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7B17AB98"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7826B0">
        <w:rPr>
          <w:bCs/>
        </w:rPr>
        <w:instrText xml:space="preserve"> ADDIN ZOTERO_ITEM CSL_CITATION {"citationID":"HEOas9gF","properties":{"formattedCitation":"\\super 1\\uc0\\u8211{}3\\nosupersub{}","plainCitation":"1–3","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7826B0">
        <w:rPr>
          <w:bCs/>
        </w:rPr>
        <w:instrText xml:space="preserve"> ADDIN ZOTERO_ITEM CSL_CITATION {"citationID":"KeVwNmcY","properties":{"formattedCitation":"\\super 1,2,4\\nosupersub{}","plainCitation":"1,2,4","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10E65EA9" w14:textId="52DA8466" w:rsidR="007826B0" w:rsidRDefault="003477A7" w:rsidP="005740E5">
      <w:pPr>
        <w:spacing w:line="240" w:lineRule="auto"/>
        <w:ind w:firstLine="540"/>
        <w:jc w:val="both"/>
        <w:rPr>
          <w:ins w:id="83" w:author="Billy Mitchell" w:date="2024-11-14T20:09:00Z" w16du:dateUtc="2024-11-15T01:09:00Z"/>
        </w:rPr>
      </w:pPr>
      <w:ins w:id="84" w:author="Billy Mitchell" w:date="2024-11-12T21:20:00Z" w16du:dateUtc="2024-11-13T02:20:00Z">
        <w:r>
          <w:t>Doe</w:t>
        </w:r>
      </w:ins>
      <w:ins w:id="85" w:author="Billy Mitchell" w:date="2024-11-12T22:10:00Z" w16du:dateUtc="2024-11-13T03:10:00Z">
        <w:r w:rsidR="008F3031">
          <w:t>s</w:t>
        </w:r>
      </w:ins>
      <w:ins w:id="86" w:author="Billy Mitchell" w:date="2024-11-12T21:20:00Z" w16du:dateUtc="2024-11-13T02:20:00Z">
        <w:r>
          <w:t xml:space="preserve"> atten</w:t>
        </w:r>
      </w:ins>
      <w:ins w:id="87" w:author="Billy Mitchell" w:date="2024-11-12T22:10:00Z" w16du:dateUtc="2024-11-13T03:10:00Z">
        <w:r w:rsidR="008F3031">
          <w:t>ding</w:t>
        </w:r>
      </w:ins>
      <w:ins w:id="88" w:author="Billy Mitchell" w:date="2024-11-12T21:20:00Z" w16du:dateUtc="2024-11-13T02:20:00Z">
        <w:r>
          <w:t xml:space="preserve"> to a phenomenon change that phenomenon? </w:t>
        </w:r>
      </w:ins>
      <w:ins w:id="89" w:author="Billy Mitchell" w:date="2024-11-13T11:54:00Z" w16du:dateUtc="2024-11-13T16:54:00Z">
        <w:r w:rsidR="006724E1">
          <w:t xml:space="preserve">The idea that the act of observing in and of itself alters what is being observed or measured has been </w:t>
        </w:r>
      </w:ins>
      <w:ins w:id="90" w:author="Billy Mitchell" w:date="2024-11-14T20:08:00Z" w16du:dateUtc="2024-11-15T01:08:00Z">
        <w:r w:rsidR="00440CEF">
          <w:t>termed</w:t>
        </w:r>
      </w:ins>
      <w:ins w:id="91" w:author="Billy Mitchell" w:date="2024-11-13T11:54:00Z" w16du:dateUtc="2024-11-13T16:54:00Z">
        <w:r w:rsidR="006724E1">
          <w:t xml:space="preserve"> the “Observer Effect” and has featured perhaps most prominently </w:t>
        </w:r>
      </w:ins>
      <w:ins w:id="92" w:author="Billy Mitchell" w:date="2024-11-13T11:34:00Z" w16du:dateUtc="2024-11-13T16:34:00Z">
        <w:r w:rsidR="0024328B">
          <w:t>wi</w:t>
        </w:r>
      </w:ins>
      <w:ins w:id="93" w:author="Billy Mitchell" w:date="2024-11-12T21:26:00Z" w16du:dateUtc="2024-11-13T02:26:00Z">
        <w:r>
          <w:t xml:space="preserve">thin </w:t>
        </w:r>
      </w:ins>
      <w:del w:id="94" w:author="Billy Mitchell" w:date="2024-11-12T21:23:00Z" w16du:dateUtc="2024-11-13T02:23:00Z">
        <w:r w:rsidR="00B92AC0" w:rsidRPr="00C83F06" w:rsidDel="003477A7">
          <w:delText>A persistent problem in</w:delText>
        </w:r>
      </w:del>
      <w:del w:id="95" w:author="Billy Mitchell" w:date="2024-11-12T21:26:00Z" w16du:dateUtc="2024-11-13T02:26:00Z">
        <w:r w:rsidR="00B92AC0" w:rsidRPr="00C83F06" w:rsidDel="003477A7">
          <w:delText xml:space="preserve"> </w:delText>
        </w:r>
      </w:del>
      <w:r w:rsidR="00B92AC0" w:rsidRPr="00C83F06">
        <w:t>quantum mechanics</w:t>
      </w:r>
      <w:ins w:id="96" w:author="Billy Mitchell" w:date="2024-11-13T11:55:00Z" w16du:dateUtc="2024-11-13T16:55:00Z">
        <w:r w:rsidR="006724E1">
          <w:t xml:space="preserve"> experiments</w:t>
        </w:r>
      </w:ins>
      <w:ins w:id="97" w:author="Billy Mitchell" w:date="2024-10-30T11:40:00Z" w16du:dateUtc="2024-10-30T15:40:00Z">
        <w:r w:rsidR="008B21B9">
          <w:t xml:space="preserve"> </w:t>
        </w:r>
      </w:ins>
      <w:r w:rsidR="008B21B9">
        <w:fldChar w:fldCharType="begin"/>
      </w:r>
      <w:r w:rsidR="007826B0">
        <w:instrText xml:space="preserve"> ADDIN ZOTERO_ITEM CSL_CITATION {"citationID":"9SQeaOgr","properties":{"formattedCitation":"\\super 5\\nosupersub{}","plainCitation":"5","noteIndex":0},"citationItems":[{"id":21063,"uris":["http://zotero.org/users/6239255/items/UPGNE22G"],"itemData":{"id":21063,"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ins w:id="98" w:author="Billy Mitchell" w:date="2024-11-13T11:54:00Z" w16du:dateUtc="2024-11-13T16:54:00Z">
        <w:r w:rsidR="006724E1">
          <w:t>. However</w:t>
        </w:r>
      </w:ins>
      <w:ins w:id="99" w:author="Billy Mitchell" w:date="2024-11-13T11:55:00Z" w16du:dateUtc="2024-11-13T16:55:00Z">
        <w:r w:rsidR="006724E1">
          <w:t>,</w:t>
        </w:r>
      </w:ins>
      <w:ins w:id="100" w:author="Billy Mitchell" w:date="2024-11-13T11:34:00Z" w16du:dateUtc="2024-11-13T16:34:00Z">
        <w:r w:rsidR="0024328B">
          <w:t xml:space="preserve"> </w:t>
        </w:r>
      </w:ins>
      <w:ins w:id="101" w:author="Billy Mitchell" w:date="2024-11-13T11:55:00Z" w16du:dateUtc="2024-11-13T16:55:00Z">
        <w:r w:rsidR="006724E1">
          <w:t xml:space="preserve">concerns regarding measurement changing phenomena </w:t>
        </w:r>
      </w:ins>
      <w:ins w:id="102" w:author="Billy Mitchell" w:date="2024-11-13T11:56:00Z" w16du:dateUtc="2024-11-13T16:56:00Z">
        <w:r w:rsidR="006724E1">
          <w:t xml:space="preserve">exist </w:t>
        </w:r>
      </w:ins>
      <w:ins w:id="103" w:author="Billy Mitchell" w:date="2024-11-13T11:35:00Z" w16du:dateUtc="2024-11-13T16:35:00Z">
        <w:r w:rsidR="0024328B">
          <w:t>throughout the sciences</w:t>
        </w:r>
      </w:ins>
      <w:ins w:id="104" w:author="Billy Mitchell" w:date="2024-11-13T11:47:00Z" w16du:dateUtc="2024-11-13T16:47:00Z">
        <w:r w:rsidR="006724E1">
          <w:t xml:space="preserve"> generally</w:t>
        </w:r>
      </w:ins>
      <w:ins w:id="105" w:author="Billy Mitchell" w:date="2024-11-13T11:35:00Z" w16du:dateUtc="2024-11-13T16:35:00Z">
        <w:r w:rsidR="0024328B">
          <w:t xml:space="preserve"> </w:t>
        </w:r>
        <w:r w:rsidR="0024328B">
          <w:fldChar w:fldCharType="begin"/>
        </w:r>
        <w:r w:rsidR="0024328B">
          <w:instrText xml:space="preserve"> ADDIN ZOTERO_ITEM CSL_CITATION {"citationID":"EQGRJ2u9","properties":{"formattedCitation":"\\super 6\\nosupersub{}","plainCitation":"6","noteIndex":0},"citationItems":[{"id":21065,"uris":["http://zotero.org/users/6239255/items/4HDAYK45"],"itemData":{"id":21065,"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24328B">
          <w:fldChar w:fldCharType="separate"/>
        </w:r>
        <w:r w:rsidR="0024328B" w:rsidRPr="00662B7D">
          <w:rPr>
            <w:vertAlign w:val="superscript"/>
          </w:rPr>
          <w:t>6</w:t>
        </w:r>
        <w:r w:rsidR="0024328B">
          <w:fldChar w:fldCharType="end"/>
        </w:r>
      </w:ins>
      <w:ins w:id="106" w:author="Billy Mitchell" w:date="2024-11-13T11:56:00Z" w16du:dateUtc="2024-11-13T16:56:00Z">
        <w:r w:rsidR="006724E1">
          <w:t xml:space="preserve"> and are</w:t>
        </w:r>
      </w:ins>
      <w:del w:id="107" w:author="Billy Mitchell" w:date="2024-11-13T11:34:00Z" w16du:dateUtc="2024-11-13T16:34:00Z">
        <w:r w:rsidR="00B92AC0" w:rsidRPr="00A565EC" w:rsidDel="0024328B">
          <w:delText>,</w:delText>
        </w:r>
      </w:del>
      <w:ins w:id="108" w:author="Billy Mitchell" w:date="2024-11-12T22:08:00Z" w16du:dateUtc="2024-11-13T03:08:00Z">
        <w:r w:rsidR="008F3031" w:rsidRPr="00A565EC">
          <w:t xml:space="preserve"> in some respects at the core of psychological science</w:t>
        </w:r>
      </w:ins>
      <w:ins w:id="109" w:author="Billy Mitchell" w:date="2024-11-12T22:09:00Z" w16du:dateUtc="2024-11-13T03:09:00Z">
        <w:r w:rsidR="008F3031">
          <w:t>.</w:t>
        </w:r>
      </w:ins>
      <w:ins w:id="110" w:author="Billy Mitchell" w:date="2024-11-13T11:56:00Z" w16du:dateUtc="2024-11-13T16:56:00Z">
        <w:r w:rsidR="006724E1">
          <w:t xml:space="preserve"> For example, t</w:t>
        </w:r>
      </w:ins>
      <w:ins w:id="111" w:author="Billy Mitchell" w:date="2024-11-13T10:26:00Z" w16du:dateUtc="2024-11-13T15:26:00Z">
        <w:r w:rsidR="009B015E" w:rsidRPr="009B015E">
          <w:t>he affective labeling literature</w:t>
        </w:r>
      </w:ins>
      <w:ins w:id="112" w:author="Billy Mitchell" w:date="2024-11-13T10:27:00Z" w16du:dateUtc="2024-11-13T15:27:00Z">
        <w:r w:rsidR="009B015E">
          <w:t xml:space="preserve"> </w:t>
        </w:r>
      </w:ins>
      <w:ins w:id="113" w:author="Billy Mitchell" w:date="2024-11-13T10:26:00Z" w16du:dateUtc="2024-11-13T15:26:00Z">
        <w:r w:rsidR="009B015E" w:rsidRPr="009B015E">
          <w:t xml:space="preserve">has found that simply evaluating and </w:t>
        </w:r>
      </w:ins>
      <w:ins w:id="114" w:author="Billy Mitchell" w:date="2024-11-13T11:46:00Z" w16du:dateUtc="2024-11-13T16:46:00Z">
        <w:r w:rsidR="006724E1">
          <w:t>classifying</w:t>
        </w:r>
      </w:ins>
      <w:ins w:id="115" w:author="Billy Mitchell" w:date="2024-11-13T10:26:00Z" w16du:dateUtc="2024-11-13T15:26:00Z">
        <w:r w:rsidR="009B015E" w:rsidRPr="009B015E">
          <w:t xml:space="preserve"> an affective event </w:t>
        </w:r>
      </w:ins>
      <w:ins w:id="116" w:author="Billy Mitchell" w:date="2024-11-13T11:56:00Z" w16du:dateUtc="2024-11-13T16:56:00Z">
        <w:r w:rsidR="005740E5">
          <w:t xml:space="preserve">can </w:t>
        </w:r>
      </w:ins>
      <w:ins w:id="117" w:author="Billy Mitchell" w:date="2024-11-13T10:26:00Z" w16du:dateUtc="2024-11-13T15:26:00Z">
        <w:r w:rsidR="009B015E" w:rsidRPr="009B015E">
          <w:t>change the subjective experience</w:t>
        </w:r>
      </w:ins>
      <w:ins w:id="118" w:author="Billy Mitchell" w:date="2024-11-13T11:39:00Z" w16du:dateUtc="2024-11-13T16:39:00Z">
        <w:r w:rsidR="00904155">
          <w:t xml:space="preserve"> </w:t>
        </w:r>
      </w:ins>
      <w:r w:rsidR="00904155">
        <w:fldChar w:fldCharType="begin"/>
      </w:r>
      <w:r w:rsidR="00904155">
        <w:instrText xml:space="preserve"> ADDIN ZOTERO_ITEM CSL_CITATION {"citationID":"30ANRit2","properties":{"formattedCitation":"\\super 7\\nosupersub{}","plainCitation":"7","noteIndex":0},"citationItems":[{"id":3747,"uris":["http://zotero.org/users/6239255/items/ZSRKSLX6"],"itemData":{"id":3747,"type":"article-journal","abstract":"Although multiple neuroimaging studies suggest that affect labeling (i.e., putting feelings into words) can dampen affect-related responses in the amygdala, the consequences of affect labeling have not been examined in other channels of emotional responding. We conducted four studies examining the effect of affect labeling on self-reported emotional experience. In study one, self-reported distress was lower during affect labeling, compared to passive watching, of negative emotional pictures. Studies two and three added reappraisal and distraction conditions, respectively. Affect labeling showed similar effects on self-reported distress as both of these intentional emotion regulation strategies. In each of the first three studies, however, participant predictions about the effects of affect labeling suggest that unlike reappraisal and distraction, people do not believe affect labeling to be an effective emotion regulation strategy. Even after having the experience of affect labels leading to lower distress, participants still predicted that affect labeling would increase distress in the future. Thus, affect labeling is best described as an incidental emotion regulation process. Finally, study four employed positive emotional pictures and here, affect labeling was associated with diminished self-reported pleasure, relative to passive watching. This suggests that affect labeling tends to dampen affective responses in general, rather than specifically alleviating negative affect. (PsycINFO Database Record (c) 2016 APA, all rights reserved)","archive":"pdh","archive_location":"2011-08959-001","container-title":"Emotion","DOI":"10.1037/a0023503","ISSN":"1528-3542","issue":"3","journalAbbreviation":"Emotion","note":"publisher: American Psychological Association","page":"468-480","source":"EBSCOhost","title":"Subjective responses to emotional stimuli during labeling, reappraisal, and distraction","volume":"11","author":[{"family":"Lieberman","given":"Matthew D."},{"family":"Inagaki","given":"Tristen K."},{"family":"Tabibnia","given":"Golnaz"},{"family":"Crockett","given":"Molly J."}],"issued":{"date-parts":[["2011",6]]}}}],"schema":"https://github.com/citation-style-language/schema/raw/master/csl-citation.json"} </w:instrText>
      </w:r>
      <w:r w:rsidR="00904155">
        <w:fldChar w:fldCharType="separate"/>
      </w:r>
      <w:r w:rsidR="00904155" w:rsidRPr="00904155">
        <w:rPr>
          <w:vertAlign w:val="superscript"/>
        </w:rPr>
        <w:t>7</w:t>
      </w:r>
      <w:r w:rsidR="00904155">
        <w:fldChar w:fldCharType="end"/>
      </w:r>
      <w:ins w:id="119" w:author="Billy Mitchell" w:date="2024-11-13T10:26:00Z" w16du:dateUtc="2024-11-13T15:26:00Z">
        <w:r w:rsidR="009B015E" w:rsidRPr="009B015E">
          <w:t>, physiological correlates</w:t>
        </w:r>
      </w:ins>
      <w:ins w:id="120" w:author="Billy Mitchell" w:date="2024-11-13T11:43:00Z" w16du:dateUtc="2024-11-13T16:43:00Z">
        <w:r w:rsidR="00904155">
          <w:t xml:space="preserve"> </w:t>
        </w:r>
      </w:ins>
      <w:r w:rsidR="00904155">
        <w:fldChar w:fldCharType="begin"/>
      </w:r>
      <w:r w:rsidR="00904155">
        <w:instrText xml:space="preserve"> ADDIN ZOTERO_ITEM CSL_CITATION {"citationID":"fWIpSBre","properties":{"formattedCitation":"\\super 8\\nosupersub{}","plainCitation":"8","noteIndex":0},"citationItems":[{"id":21093,"uris":["http://zotero.org/users/6239255/items/LBD9FTUT"],"itemData":{"id":21093,"type":"article-journal","abstract":"Measurement effects exist throughout the sciences–the act of measuring often changes the properties of the observed. We suggest emotion research is no exception. The awareness and conscious assessment required by self-report of emotion may significantly alter emotional processes. In this study, participants engaged in a difficult math task designed to induce anger or shame while their cardiovascular responses were measured. Half of the participants were asked to report on their emotional states and appraise their feelings throughout the experiment, whereas the other half completed a control questionnaire. Among those in the anger condition, participants assigned to report on their emotions exhibited qualitatively different physiological responses from those who did not report. For participants in the shame condition, there were no significant differences in physiology based on the self-report manipulation. The study demonstrates that the simple act of reporting on an emotional state may have a substantial impact on the body’s reaction to an emotional situation.","container-title":"PLoS ONE","DOI":"10.1371/journal.pone.0064959","ISSN":"1932-6203","issue":"6","journalAbbreviation":"PLoS ONE","language":"en","page":"e64959","source":"DOI.org (Crossref)","title":"The Effects of Measuring Emotion: Physiological Reactions to Emotional Situations Depend on whether Someone Is Asking","title-short":"The Effects of Measuring Emotion","volume":"8","author":[{"family":"Kassam","given":"Karim S."},{"family":"Mendes","given":"Wendy Berry"}],"editor":[{"family":"Denson","given":"Tom"}],"issued":{"date-parts":[["2013",6,5]]}}}],"schema":"https://github.com/citation-style-language/schema/raw/master/csl-citation.json"} </w:instrText>
      </w:r>
      <w:r w:rsidR="00904155">
        <w:fldChar w:fldCharType="separate"/>
      </w:r>
      <w:r w:rsidR="00904155" w:rsidRPr="00904155">
        <w:rPr>
          <w:vertAlign w:val="superscript"/>
        </w:rPr>
        <w:t>8</w:t>
      </w:r>
      <w:r w:rsidR="00904155">
        <w:fldChar w:fldCharType="end"/>
      </w:r>
      <w:ins w:id="121" w:author="Billy Mitchell" w:date="2024-11-13T10:26:00Z" w16du:dateUtc="2024-11-13T15:26:00Z">
        <w:r w:rsidR="009B015E" w:rsidRPr="009B015E">
          <w:t>, and neural activity</w:t>
        </w:r>
      </w:ins>
      <w:ins w:id="122" w:author="Billy Mitchell" w:date="2024-11-13T11:39:00Z" w16du:dateUtc="2024-11-13T16:39:00Z">
        <w:r w:rsidR="00904155">
          <w:t xml:space="preserve"> </w:t>
        </w:r>
      </w:ins>
      <w:r w:rsidR="00904155">
        <w:fldChar w:fldCharType="begin"/>
      </w:r>
      <w:r w:rsidR="00904155">
        <w:instrText xml:space="preserve"> ADDIN ZOTERO_ITEM CSL_CITATION {"citationID":"bFumFYaD","properties":{"formattedCitation":"\\super 9\\nosupersub{}","plainCitation":"9","noteIndex":0},"citationItems":[{"id":20874,"uris":["http://zotero.org/users/6239255/items/M6KWISKJ"],"itemData":{"id":20874,"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schema":"https://github.com/citation-style-language/schema/raw/master/csl-citation.json"} </w:instrText>
      </w:r>
      <w:r w:rsidR="00904155">
        <w:fldChar w:fldCharType="separate"/>
      </w:r>
      <w:r w:rsidR="00904155" w:rsidRPr="00904155">
        <w:rPr>
          <w:vertAlign w:val="superscript"/>
        </w:rPr>
        <w:t>9</w:t>
      </w:r>
      <w:r w:rsidR="00904155">
        <w:fldChar w:fldCharType="end"/>
      </w:r>
      <w:ins w:id="123" w:author="Billy Mitchell" w:date="2024-11-13T10:26:00Z" w16du:dateUtc="2024-11-13T15:26:00Z">
        <w:r w:rsidR="009B015E" w:rsidRPr="009B015E">
          <w:t xml:space="preserve"> associated with that </w:t>
        </w:r>
      </w:ins>
      <w:ins w:id="124" w:author="Billy Mitchell" w:date="2024-11-13T11:56:00Z" w16du:dateUtc="2024-11-13T16:56:00Z">
        <w:r w:rsidR="005740E5">
          <w:t xml:space="preserve">affective </w:t>
        </w:r>
      </w:ins>
      <w:ins w:id="125" w:author="Billy Mitchell" w:date="2024-11-13T10:26:00Z" w16du:dateUtc="2024-11-13T15:26:00Z">
        <w:r w:rsidR="009B015E" w:rsidRPr="009B015E">
          <w:t>event.</w:t>
        </w:r>
      </w:ins>
      <w:ins w:id="126" w:author="Billy Mitchell" w:date="2024-11-13T11:57:00Z" w16du:dateUtc="2024-11-13T16:57:00Z">
        <w:r w:rsidR="005740E5">
          <w:t xml:space="preserve"> From a self-regulation perspective, a low-effort tool to control emotions is invaluable for study and </w:t>
        </w:r>
      </w:ins>
      <w:ins w:id="127" w:author="Billy Mitchell" w:date="2024-11-13T11:58:00Z" w16du:dateUtc="2024-11-13T16:58:00Z">
        <w:r w:rsidR="005740E5">
          <w:t xml:space="preserve">application </w:t>
        </w:r>
      </w:ins>
      <w:ins w:id="128" w:author="Billy Mitchell" w:date="2024-11-13T11:57:00Z" w16du:dateUtc="2024-11-13T16:57:00Z">
        <w:r w:rsidR="005740E5">
          <w:t>but</w:t>
        </w:r>
      </w:ins>
      <w:ins w:id="129" w:author="Billy Mitchell" w:date="2024-11-13T11:58:00Z" w16du:dateUtc="2024-11-13T16:58:00Z">
        <w:r w:rsidR="005740E5">
          <w:t xml:space="preserve"> </w:t>
        </w:r>
      </w:ins>
      <w:ins w:id="130" w:author="Billy Mitchell" w:date="2024-11-13T11:50:00Z" w16du:dateUtc="2024-11-13T16:50:00Z">
        <w:r w:rsidR="006724E1">
          <w:t>presents a challenge</w:t>
        </w:r>
      </w:ins>
      <w:ins w:id="131" w:author="Billy Mitchell" w:date="2024-11-13T11:45:00Z" w16du:dateUtc="2024-11-13T16:45:00Z">
        <w:r w:rsidR="00904155">
          <w:t xml:space="preserve"> </w:t>
        </w:r>
      </w:ins>
      <w:ins w:id="132" w:author="Billy Mitchell" w:date="2024-11-13T11:50:00Z" w16du:dateUtc="2024-11-13T16:50:00Z">
        <w:r w:rsidR="006724E1">
          <w:t>for</w:t>
        </w:r>
      </w:ins>
      <w:ins w:id="133" w:author="Billy Mitchell" w:date="2024-11-13T11:58:00Z" w16du:dateUtc="2024-11-13T16:58:00Z">
        <w:r w:rsidR="005740E5">
          <w:t xml:space="preserve"> researchers</w:t>
        </w:r>
      </w:ins>
      <w:ins w:id="134" w:author="Billy Mitchell" w:date="2024-11-13T11:50:00Z" w16du:dateUtc="2024-11-13T16:50:00Z">
        <w:r w:rsidR="006724E1">
          <w:t xml:space="preserve"> </w:t>
        </w:r>
      </w:ins>
      <w:ins w:id="135" w:author="Billy Mitchell" w:date="2024-11-13T11:44:00Z" w16du:dateUtc="2024-11-13T16:44:00Z">
        <w:r w:rsidR="00904155">
          <w:t>study</w:t>
        </w:r>
      </w:ins>
      <w:ins w:id="136" w:author="Billy Mitchell" w:date="2024-11-13T11:50:00Z" w16du:dateUtc="2024-11-13T16:50:00Z">
        <w:r w:rsidR="006724E1">
          <w:t>ing emotions themselves.</w:t>
        </w:r>
      </w:ins>
      <w:ins w:id="137" w:author="Billy Mitchell" w:date="2024-11-13T11:58:00Z" w16du:dateUtc="2024-11-13T16:58:00Z">
        <w:r w:rsidR="005740E5">
          <w:t xml:space="preserve"> T</w:t>
        </w:r>
      </w:ins>
      <w:ins w:id="138" w:author="Billy Mitchell" w:date="2024-11-13T11:51:00Z" w16du:dateUtc="2024-11-13T16:51:00Z">
        <w:r w:rsidR="006724E1">
          <w:t xml:space="preserve">his tension </w:t>
        </w:r>
      </w:ins>
      <w:ins w:id="139" w:author="Billy Mitchell" w:date="2024-11-13T12:41:00Z" w16du:dateUtc="2024-11-13T17:41:00Z">
        <w:r w:rsidR="00D55A59">
          <w:t>among</w:t>
        </w:r>
      </w:ins>
      <w:ins w:id="140" w:author="Billy Mitchell" w:date="2024-11-13T11:51:00Z" w16du:dateUtc="2024-11-13T16:51:00Z">
        <w:r w:rsidR="006724E1">
          <w:t xml:space="preserve"> ecological validity, experimental design, and optimizing measurement is not new to psychology and neuroscience </w:t>
        </w:r>
      </w:ins>
      <w:r w:rsidR="006724E1">
        <w:fldChar w:fldCharType="begin"/>
      </w:r>
      <w:r w:rsidR="006724E1">
        <w:instrText xml:space="preserve"> ADDIN ZOTERO_ITEM CSL_CITATION {"citationID":"2kHVK5KH","properties":{"formattedCitation":"\\super 10\\nosupersub{}","plainCitation":"10","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6724E1">
        <w:fldChar w:fldCharType="separate"/>
      </w:r>
      <w:r w:rsidR="006724E1" w:rsidRPr="006724E1">
        <w:rPr>
          <w:vertAlign w:val="superscript"/>
        </w:rPr>
        <w:t>10</w:t>
      </w:r>
      <w:r w:rsidR="006724E1">
        <w:fldChar w:fldCharType="end"/>
      </w:r>
      <w:ins w:id="141" w:author="Billy Mitchell" w:date="2024-11-14T20:09:00Z" w16du:dateUtc="2024-11-15T01:09:00Z">
        <w:r w:rsidR="00440CEF">
          <w:t>. However,</w:t>
        </w:r>
      </w:ins>
      <w:ins w:id="142" w:author="Billy Mitchell" w:date="2024-11-13T11:51:00Z" w16du:dateUtc="2024-11-13T16:51:00Z">
        <w:r w:rsidR="006724E1">
          <w:t xml:space="preserve"> </w:t>
        </w:r>
      </w:ins>
      <w:ins w:id="143" w:author="Billy Mitchell" w:date="2024-11-13T11:58:00Z" w16du:dateUtc="2024-11-13T16:58:00Z">
        <w:r w:rsidR="005740E5">
          <w:t xml:space="preserve">finding </w:t>
        </w:r>
      </w:ins>
      <w:ins w:id="144" w:author="Billy Mitchell" w:date="2024-11-13T11:52:00Z" w16du:dateUtc="2024-11-13T16:52:00Z">
        <w:r w:rsidR="006724E1">
          <w:t>solutions to th</w:t>
        </w:r>
      </w:ins>
      <w:ins w:id="145" w:author="Billy Mitchell" w:date="2024-11-13T11:59:00Z" w16du:dateUtc="2024-11-13T16:59:00Z">
        <w:r w:rsidR="005740E5">
          <w:t>ese</w:t>
        </w:r>
      </w:ins>
      <w:ins w:id="146" w:author="Billy Mitchell" w:date="2024-11-13T11:52:00Z" w16du:dateUtc="2024-11-13T16:52:00Z">
        <w:r w:rsidR="006724E1">
          <w:t xml:space="preserve"> issue</w:t>
        </w:r>
      </w:ins>
      <w:ins w:id="147" w:author="Billy Mitchell" w:date="2024-11-13T11:59:00Z" w16du:dateUtc="2024-11-13T16:59:00Z">
        <w:r w:rsidR="005740E5">
          <w:t>s</w:t>
        </w:r>
      </w:ins>
      <w:ins w:id="148" w:author="Billy Mitchell" w:date="2024-11-13T11:52:00Z" w16du:dateUtc="2024-11-13T16:52:00Z">
        <w:r w:rsidR="006724E1">
          <w:t xml:space="preserve"> ha</w:t>
        </w:r>
      </w:ins>
      <w:ins w:id="149" w:author="Billy Mitchell" w:date="2024-11-13T11:59:00Z" w16du:dateUtc="2024-11-13T16:59:00Z">
        <w:r w:rsidR="005740E5">
          <w:t>s</w:t>
        </w:r>
      </w:ins>
      <w:ins w:id="150" w:author="Billy Mitchell" w:date="2024-11-13T11:52:00Z" w16du:dateUtc="2024-11-13T16:52:00Z">
        <w:r w:rsidR="006724E1">
          <w:t xml:space="preserve"> become</w:t>
        </w:r>
      </w:ins>
      <w:ins w:id="151" w:author="Billy Mitchell" w:date="2024-11-13T11:53:00Z" w16du:dateUtc="2024-11-13T16:53:00Z">
        <w:r w:rsidR="006724E1">
          <w:t xml:space="preserve"> </w:t>
        </w:r>
      </w:ins>
      <w:ins w:id="152" w:author="Billy Mitchell" w:date="2024-11-14T20:09:00Z" w16du:dateUtc="2024-11-15T01:09:00Z">
        <w:r w:rsidR="00440CEF">
          <w:t>increasingly</w:t>
        </w:r>
      </w:ins>
      <w:ins w:id="153" w:author="Billy Mitchell" w:date="2024-11-13T11:53:00Z" w16du:dateUtc="2024-11-13T16:53:00Z">
        <w:r w:rsidR="006724E1">
          <w:t xml:space="preserve"> pressing</w:t>
        </w:r>
      </w:ins>
      <w:ins w:id="154" w:author="Billy Mitchell" w:date="2024-11-13T10:35:00Z" w16du:dateUtc="2024-11-13T15:35:00Z">
        <w:r w:rsidR="009B015E" w:rsidRPr="00A565EC">
          <w:t xml:space="preserve"> as psychologists and neuroscientists pivot towards </w:t>
        </w:r>
      </w:ins>
      <w:ins w:id="155" w:author="Billy Mitchell" w:date="2024-11-13T11:59:00Z" w16du:dateUtc="2024-11-13T16:59:00Z">
        <w:r w:rsidR="005740E5">
          <w:t>u</w:t>
        </w:r>
      </w:ins>
      <w:ins w:id="156" w:author="Billy Mitchell" w:date="2024-11-13T12:00:00Z" w16du:dateUtc="2024-11-13T17:00:00Z">
        <w:r w:rsidR="005740E5">
          <w:t>sing</w:t>
        </w:r>
      </w:ins>
      <w:ins w:id="157" w:author="Billy Mitchell" w:date="2024-11-13T10:35:00Z" w16du:dateUtc="2024-11-13T15:35:00Z">
        <w:r w:rsidR="009B015E" w:rsidRPr="00A565EC">
          <w:t xml:space="preserve"> stimuli</w:t>
        </w:r>
        <w:r w:rsidR="009B015E">
          <w:t xml:space="preserve"> </w:t>
        </w:r>
        <w:r w:rsidR="009B015E">
          <w:fldChar w:fldCharType="begin"/>
        </w:r>
      </w:ins>
      <w:r w:rsidR="006724E1">
        <w:instrText xml:space="preserve"> ADDIN ZOTERO_ITEM CSL_CITATION {"citationID":"bS9wBNGT","properties":{"formattedCitation":"\\super 11\\uc0\\u8211{}15\\nosupersub{}","plainCitation":"11–15","noteIndex":0},"citationItems":[{"id":21067,"uris":["http://zotero.org/users/6239255/items/RE28KK3Z"],"itemData":{"id":21067,"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35,"uris":["http://zotero.org/users/6239255/items/PLVYE5HH"],"itemData":{"id":12035,"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ins w:id="158" w:author="Billy Mitchell" w:date="2024-11-13T10:35:00Z" w16du:dateUtc="2024-11-13T15:35:00Z">
        <w:r w:rsidR="009B015E">
          <w:fldChar w:fldCharType="separate"/>
        </w:r>
      </w:ins>
      <w:r w:rsidR="006724E1" w:rsidRPr="006724E1">
        <w:rPr>
          <w:vertAlign w:val="superscript"/>
        </w:rPr>
        <w:t>11–15</w:t>
      </w:r>
      <w:ins w:id="159" w:author="Billy Mitchell" w:date="2024-11-13T10:35:00Z" w16du:dateUtc="2024-11-13T15:35:00Z">
        <w:r w:rsidR="009B015E">
          <w:fldChar w:fldCharType="end"/>
        </w:r>
        <w:r w:rsidR="009B015E" w:rsidRPr="00A565EC">
          <w:t xml:space="preserve"> or </w:t>
        </w:r>
        <w:r w:rsidR="009B015E">
          <w:t>experimental</w:t>
        </w:r>
        <w:r w:rsidR="009B015E" w:rsidRPr="00A565EC">
          <w:t xml:space="preserve"> contexts</w:t>
        </w:r>
        <w:r w:rsidR="009B015E">
          <w:t xml:space="preserve"> </w:t>
        </w:r>
        <w:r w:rsidR="009B015E">
          <w:fldChar w:fldCharType="begin"/>
        </w:r>
      </w:ins>
      <w:r w:rsidR="006724E1">
        <w:instrText xml:space="preserve"> ADDIN ZOTERO_ITEM CSL_CITATION {"citationID":"m5oEMpFZ","properties":{"formattedCitation":"\\super 16\\uc0\\u8211{}19\\nosupersub{}","plainCitation":"16–19","noteIndex":0},"citationItems":[{"id":20819,"uris":["http://zotero.org/users/6239255/items/FLW8E8KQ"],"itemData":{"id":20819,"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2727,"uris":["http://zotero.org/users/6239255/items/SSI6FM78"],"itemData":{"id":2727,"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2013,"uris":["http://zotero.org/users/6239255/items/CCPVSZWX"],"itemData":{"id":12013,"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752,"uris":["http://zotero.org/users/6239255/items/SMCJQ3BP"],"itemData":{"id":11752,"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ins w:id="160" w:author="Billy Mitchell" w:date="2024-11-13T10:35:00Z" w16du:dateUtc="2024-11-13T15:35:00Z">
        <w:r w:rsidR="009B015E">
          <w:fldChar w:fldCharType="separate"/>
        </w:r>
      </w:ins>
      <w:r w:rsidR="006724E1" w:rsidRPr="006724E1">
        <w:rPr>
          <w:vertAlign w:val="superscript"/>
        </w:rPr>
        <w:t>16–19</w:t>
      </w:r>
      <w:ins w:id="161" w:author="Billy Mitchell" w:date="2024-11-13T10:35:00Z" w16du:dateUtc="2024-11-13T15:35:00Z">
        <w:r w:rsidR="009B015E">
          <w:fldChar w:fldCharType="end"/>
        </w:r>
      </w:ins>
      <w:ins w:id="162" w:author="Billy Mitchell" w:date="2024-11-13T12:00:00Z" w16du:dateUtc="2024-11-13T17:00:00Z">
        <w:r w:rsidR="005740E5">
          <w:t xml:space="preserve"> which </w:t>
        </w:r>
      </w:ins>
      <w:ins w:id="163" w:author="Billy Mitchell" w:date="2024-11-13T12:41:00Z" w16du:dateUtc="2024-11-13T17:41:00Z">
        <w:r w:rsidR="00D55A59">
          <w:t xml:space="preserve">aim to </w:t>
        </w:r>
      </w:ins>
      <w:ins w:id="164" w:author="Billy Mitchell" w:date="2024-11-13T10:43:00Z" w16du:dateUtc="2024-11-13T15:43:00Z">
        <w:r w:rsidR="007826B0">
          <w:t xml:space="preserve">better mirror </w:t>
        </w:r>
      </w:ins>
      <w:ins w:id="165" w:author="Billy Mitchell" w:date="2024-11-13T12:00:00Z" w16du:dateUtc="2024-11-13T17:00:00Z">
        <w:r w:rsidR="005740E5">
          <w:t xml:space="preserve">the </w:t>
        </w:r>
      </w:ins>
      <w:ins w:id="166" w:author="Billy Mitchell" w:date="2024-11-13T10:43:00Z" w16du:dateUtc="2024-11-13T15:43:00Z">
        <w:r w:rsidR="007826B0" w:rsidRPr="002C25B9">
          <w:t>complexity and cognitive demand</w:t>
        </w:r>
      </w:ins>
      <w:ins w:id="167" w:author="Billy Mitchell" w:date="2024-11-13T12:00:00Z" w16du:dateUtc="2024-11-13T17:00:00Z">
        <w:r w:rsidR="005740E5">
          <w:t>s of everyday tasks</w:t>
        </w:r>
      </w:ins>
      <w:ins w:id="168" w:author="Billy Mitchell" w:date="2024-11-13T10:43:00Z" w16du:dateUtc="2024-11-13T15:43:00Z">
        <w:r w:rsidR="007826B0" w:rsidRPr="002C25B9">
          <w:t xml:space="preserve"> </w:t>
        </w:r>
        <w:r w:rsidR="007826B0" w:rsidRPr="00A565EC">
          <w:fldChar w:fldCharType="begin"/>
        </w:r>
      </w:ins>
      <w:r w:rsidR="006724E1">
        <w:instrText xml:space="preserve"> ADDIN ZOTERO_ITEM CSL_CITATION {"citationID":"jMINOKIE","properties":{"formattedCitation":"\\super 20\\nosupersub{}","plainCitation":"20","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ins w:id="169" w:author="Billy Mitchell" w:date="2024-11-13T10:43:00Z" w16du:dateUtc="2024-11-13T15:43:00Z">
        <w:r w:rsidR="007826B0" w:rsidRPr="00A565EC">
          <w:fldChar w:fldCharType="separate"/>
        </w:r>
      </w:ins>
      <w:r w:rsidR="006724E1" w:rsidRPr="006724E1">
        <w:rPr>
          <w:vertAlign w:val="superscript"/>
        </w:rPr>
        <w:t>20</w:t>
      </w:r>
      <w:ins w:id="170" w:author="Billy Mitchell" w:date="2024-11-13T10:43:00Z" w16du:dateUtc="2024-11-13T15:43:00Z">
        <w:r w:rsidR="007826B0" w:rsidRPr="00A565EC">
          <w:fldChar w:fldCharType="end"/>
        </w:r>
        <w:r w:rsidR="007826B0" w:rsidRPr="00A565EC">
          <w:t>.</w:t>
        </w:r>
      </w:ins>
    </w:p>
    <w:p w14:paraId="68E76E99" w14:textId="5648C10E" w:rsidR="00440CEF" w:rsidRPr="0035241C" w:rsidRDefault="00440CEF" w:rsidP="005740E5">
      <w:pPr>
        <w:spacing w:line="240" w:lineRule="auto"/>
        <w:ind w:firstLine="540"/>
        <w:jc w:val="both"/>
        <w:rPr>
          <w:ins w:id="171" w:author="Billy Mitchell" w:date="2024-11-13T12:01:00Z" w16du:dateUtc="2024-11-13T17:01:00Z"/>
        </w:rPr>
      </w:pPr>
      <w:ins w:id="172" w:author="Billy Mitchell" w:date="2024-11-14T20:10:00Z" w16du:dateUtc="2024-11-15T01:10:00Z">
        <w:r>
          <w:t>Within the realm of neuroimaging, th</w:t>
        </w:r>
      </w:ins>
      <w:ins w:id="173" w:author="Billy Mitchell" w:date="2024-11-14T20:15:00Z" w16du:dateUtc="2024-11-15T01:15:00Z">
        <w:r>
          <w:t xml:space="preserve">e default solution </w:t>
        </w:r>
      </w:ins>
      <w:ins w:id="174" w:author="Billy Mitchell" w:date="2024-11-14T20:10:00Z" w16du:dateUtc="2024-11-15T01:10:00Z">
        <w:r>
          <w:t xml:space="preserve">has </w:t>
        </w:r>
      </w:ins>
      <w:ins w:id="175" w:author="Billy Mitchell" w:date="2024-11-14T20:56:00Z" w16du:dateUtc="2024-11-15T01:56:00Z">
        <w:r w:rsidR="006E3920">
          <w:t>been</w:t>
        </w:r>
      </w:ins>
      <w:ins w:id="176" w:author="Billy Mitchell" w:date="2024-11-14T20:10:00Z" w16du:dateUtc="2024-11-15T01:10:00Z">
        <w:r>
          <w:t xml:space="preserve"> </w:t>
        </w:r>
        <w:r>
          <w:rPr>
            <w:i/>
            <w:iCs/>
          </w:rPr>
          <w:t>passive</w:t>
        </w:r>
        <w:r>
          <w:t xml:space="preserve"> </w:t>
        </w:r>
      </w:ins>
      <w:ins w:id="177" w:author="Billy Mitchell" w:date="2024-11-14T20:13:00Z" w16du:dateUtc="2024-11-15T01:13:00Z">
        <w:r>
          <w:rPr>
            <w:i/>
            <w:iCs/>
          </w:rPr>
          <w:t xml:space="preserve">engagement </w:t>
        </w:r>
      </w:ins>
      <w:ins w:id="178" w:author="Billy Mitchell" w:date="2024-11-14T20:10:00Z" w16du:dateUtc="2024-11-15T01:10:00Z">
        <w:r>
          <w:t>paradigms, in which subjects are instructed to wat</w:t>
        </w:r>
      </w:ins>
      <w:ins w:id="179" w:author="Billy Mitchell" w:date="2024-11-14T20:11:00Z" w16du:dateUtc="2024-11-15T01:11:00Z">
        <w:r>
          <w:t>ch or listen to a narrative stimulus (e.g., video, story) as they naturall</w:t>
        </w:r>
      </w:ins>
      <w:ins w:id="180" w:author="Billy Mitchell" w:date="2024-11-14T20:58:00Z" w16du:dateUtc="2024-11-15T01:58:00Z">
        <w:r w:rsidR="006E3920">
          <w:t xml:space="preserve">y </w:t>
        </w:r>
      </w:ins>
      <w:ins w:id="181" w:author="Billy Mitchell" w:date="2024-11-14T20:11:00Z" w16du:dateUtc="2024-11-15T01:11:00Z">
        <w:r>
          <w:t>would</w:t>
        </w:r>
      </w:ins>
      <w:ins w:id="182" w:author="Billy Mitchell" w:date="2024-11-14T20:14:00Z" w16du:dateUtc="2024-11-15T01:14:00Z">
        <w:r>
          <w:t xml:space="preserve"> </w:t>
        </w:r>
      </w:ins>
      <w:ins w:id="183" w:author="Billy Mitchell" w:date="2024-11-14T20:58:00Z" w16du:dateUtc="2024-11-15T01:58:00Z">
        <w:r w:rsidR="006E3920">
          <w:t xml:space="preserve">(i.e., without an explicit goal or focus) </w:t>
        </w:r>
      </w:ins>
      <w:ins w:id="184" w:author="Billy Mitchell" w:date="2024-11-14T20:14:00Z" w16du:dateUtc="2024-11-15T01:14:00Z">
        <w:r>
          <w:t>while undergoing imaging</w:t>
        </w:r>
      </w:ins>
      <w:ins w:id="185" w:author="Billy Mitchell" w:date="2024-11-14T20:58:00Z" w16du:dateUtc="2024-11-15T01:58:00Z">
        <w:r w:rsidR="006E3920">
          <w:t xml:space="preserve"> (e.g., fMRI, EEG)</w:t>
        </w:r>
      </w:ins>
      <w:ins w:id="186" w:author="Billy Mitchell" w:date="2024-11-14T20:11:00Z" w16du:dateUtc="2024-11-15T01:11:00Z">
        <w:r>
          <w:t xml:space="preserve"> so as to not disrupt the typical</w:t>
        </w:r>
      </w:ins>
      <w:ins w:id="187" w:author="Billy Mitchell" w:date="2024-11-14T20:12:00Z" w16du:dateUtc="2024-11-15T01:12:00Z">
        <w:r>
          <w:t xml:space="preserve"> </w:t>
        </w:r>
      </w:ins>
      <w:ins w:id="188" w:author="Billy Mitchell" w:date="2024-11-14T20:11:00Z" w16du:dateUtc="2024-11-15T01:11:00Z">
        <w:r>
          <w:t>cogn</w:t>
        </w:r>
      </w:ins>
      <w:ins w:id="189" w:author="Billy Mitchell" w:date="2024-11-14T20:12:00Z" w16du:dateUtc="2024-11-15T01:12:00Z">
        <w:r>
          <w:t>itions a person may have.</w:t>
        </w:r>
      </w:ins>
      <w:ins w:id="190" w:author="Billy Mitchell" w:date="2024-11-14T20:13:00Z" w16du:dateUtc="2024-11-15T01:13:00Z">
        <w:r>
          <w:t xml:space="preserve"> Th</w:t>
        </w:r>
      </w:ins>
      <w:ins w:id="191" w:author="Billy Mitchell" w:date="2024-11-14T20:15:00Z" w16du:dateUtc="2024-11-15T01:15:00Z">
        <w:r>
          <w:t xml:space="preserve">is approach allows researchers to </w:t>
        </w:r>
      </w:ins>
      <w:ins w:id="192" w:author="Billy Mitchell" w:date="2024-11-14T20:16:00Z" w16du:dateUtc="2024-11-15T01:16:00Z">
        <w:r>
          <w:t>capture neural activity in response to dynamic and complex events</w:t>
        </w:r>
      </w:ins>
      <w:ins w:id="193" w:author="Billy Mitchell" w:date="2024-11-14T20:17:00Z" w16du:dateUtc="2024-11-15T01:17:00Z">
        <w:r>
          <w:t xml:space="preserve">, but can only infer evaluations and decision-making that a subject might be making concurrently. </w:t>
        </w:r>
      </w:ins>
      <w:ins w:id="194" w:author="Billy Mitchell" w:date="2024-11-14T20:18:00Z" w16du:dateUtc="2024-11-15T01:18:00Z">
        <w:r w:rsidR="0035241C">
          <w:t xml:space="preserve">An increasing common solution to this issue is what we term </w:t>
        </w:r>
        <w:r w:rsidR="0035241C">
          <w:rPr>
            <w:i/>
            <w:iCs/>
          </w:rPr>
          <w:t xml:space="preserve">reflective engagement </w:t>
        </w:r>
        <w:r w:rsidR="0035241C">
          <w:t xml:space="preserve">paradigms, in which subjects passively watch the stimulus </w:t>
        </w:r>
      </w:ins>
      <w:ins w:id="195" w:author="Billy Mitchell" w:date="2024-11-14T20:19:00Z" w16du:dateUtc="2024-11-15T01:19:00Z">
        <w:r w:rsidR="0035241C">
          <w:t xml:space="preserve">while undergoing imaging </w:t>
        </w:r>
      </w:ins>
      <w:ins w:id="196" w:author="Billy Mitchell" w:date="2024-11-14T20:18:00Z" w16du:dateUtc="2024-11-15T01:18:00Z">
        <w:r w:rsidR="0035241C">
          <w:t xml:space="preserve">initially, but </w:t>
        </w:r>
      </w:ins>
      <w:ins w:id="197" w:author="Billy Mitchell" w:date="2024-11-14T20:19:00Z" w16du:dateUtc="2024-11-15T01:19:00Z">
        <w:r w:rsidR="0035241C">
          <w:t>then rewatch the stimulus while providing continuous or sparsely sampled ratings of specific research questions</w:t>
        </w:r>
      </w:ins>
    </w:p>
    <w:p w14:paraId="3D0BD7F3" w14:textId="41886C15" w:rsidR="005740E5" w:rsidRDefault="005740E5" w:rsidP="005740E5">
      <w:pPr>
        <w:spacing w:line="240" w:lineRule="auto"/>
        <w:ind w:firstLine="540"/>
        <w:jc w:val="both"/>
        <w:rPr>
          <w:ins w:id="198" w:author="Billy Mitchell" w:date="2024-11-13T10:42:00Z" w16du:dateUtc="2024-11-13T15:42:00Z"/>
        </w:rPr>
      </w:pPr>
    </w:p>
    <w:p w14:paraId="096E5F6A" w14:textId="77777777" w:rsidR="007826B0" w:rsidRDefault="007826B0" w:rsidP="00E57CEC">
      <w:pPr>
        <w:spacing w:line="240" w:lineRule="auto"/>
        <w:ind w:firstLine="540"/>
        <w:jc w:val="both"/>
        <w:rPr>
          <w:ins w:id="199" w:author="Billy Mitchell" w:date="2024-11-13T10:42:00Z" w16du:dateUtc="2024-11-13T15:42:00Z"/>
        </w:rPr>
      </w:pPr>
    </w:p>
    <w:p w14:paraId="2F5EE52F" w14:textId="77777777" w:rsidR="007826B0" w:rsidRDefault="007826B0" w:rsidP="00E57CEC">
      <w:pPr>
        <w:spacing w:line="240" w:lineRule="auto"/>
        <w:ind w:firstLine="540"/>
        <w:jc w:val="both"/>
        <w:rPr>
          <w:ins w:id="200" w:author="Billy Mitchell" w:date="2024-11-13T10:42:00Z" w16du:dateUtc="2024-11-13T15:42:00Z"/>
        </w:rPr>
      </w:pPr>
    </w:p>
    <w:p w14:paraId="73EA22CA" w14:textId="4F273D13" w:rsidR="008F3031" w:rsidRDefault="007826B0" w:rsidP="00E57CEC">
      <w:pPr>
        <w:spacing w:line="240" w:lineRule="auto"/>
        <w:ind w:firstLine="540"/>
        <w:jc w:val="both"/>
        <w:rPr>
          <w:ins w:id="201" w:author="Billy Mitchell" w:date="2024-11-12T22:14:00Z" w16du:dateUtc="2024-11-13T03:14:00Z"/>
        </w:rPr>
      </w:pPr>
      <w:ins w:id="202" w:author="Billy Mitchell" w:date="2024-11-13T10:35:00Z" w16du:dateUtc="2024-11-13T15:35:00Z">
        <w:r>
          <w:t xml:space="preserve"> </w:t>
        </w:r>
      </w:ins>
      <w:ins w:id="203" w:author="Billy Mitchell" w:date="2024-11-13T10:26:00Z" w16du:dateUtc="2024-11-13T15:26:00Z">
        <w:r w:rsidR="009B015E" w:rsidRPr="009B015E">
          <w:t>However,</w:t>
        </w:r>
      </w:ins>
      <w:ins w:id="204" w:author="Billy Mitchell" w:date="2024-11-13T10:35:00Z" w16du:dateUtc="2024-11-13T15:35:00Z">
        <w:r>
          <w:t xml:space="preserve"> the affective labeling literature </w:t>
        </w:r>
      </w:ins>
      <w:ins w:id="205" w:author="Billy Mitchell" w:date="2024-11-13T10:36:00Z" w16du:dateUtc="2024-11-13T15:36:00Z">
        <w:r>
          <w:t>also has failed to find</w:t>
        </w:r>
      </w:ins>
      <w:ins w:id="206" w:author="Billy Mitchell" w:date="2024-11-13T10:26:00Z" w16du:dateUtc="2024-11-13T15:26:00Z">
        <w:r w:rsidR="009B015E" w:rsidRPr="009B015E">
          <w:t xml:space="preserve"> </w:t>
        </w:r>
      </w:ins>
      <w:ins w:id="207" w:author="Billy Mitchell" w:date="2024-11-13T10:36:00Z" w16du:dateUtc="2024-11-13T15:36:00Z">
        <w:r>
          <w:t>similar</w:t>
        </w:r>
      </w:ins>
      <w:ins w:id="208" w:author="Billy Mitchell" w:date="2024-11-13T10:26:00Z" w16du:dateUtc="2024-11-13T15:26:00Z">
        <w:r w:rsidR="009B015E" w:rsidRPr="009B015E">
          <w:t xml:space="preserve"> consequences for non-affective labeling, such as identifying one's gender or </w:t>
        </w:r>
      </w:ins>
      <w:ins w:id="209" w:author="Billy Mitchell" w:date="2024-11-13T10:33:00Z" w16du:dateUtc="2024-11-13T15:33:00Z">
        <w:r w:rsidR="009B015E">
          <w:t>_______</w:t>
        </w:r>
      </w:ins>
      <w:ins w:id="210" w:author="Billy Mitchell" w:date="2024-11-13T10:26:00Z" w16du:dateUtc="2024-11-13T15:26:00Z">
        <w:r w:rsidR="009B015E" w:rsidRPr="009B015E">
          <w:t xml:space="preserve">. Regardless of this distinction between affective and non-affective labeling, concerns regarding how self-reporting an evaluation may alter </w:t>
        </w:r>
      </w:ins>
      <w:ins w:id="211" w:author="Billy Mitchell" w:date="2024-11-13T10:36:00Z" w16du:dateUtc="2024-11-13T15:36:00Z">
        <w:r>
          <w:t>the evaluation</w:t>
        </w:r>
      </w:ins>
      <w:ins w:id="212" w:author="Billy Mitchell" w:date="2024-11-13T10:26:00Z" w16du:dateUtc="2024-11-13T15:26:00Z">
        <w:r w:rsidR="009B015E" w:rsidRPr="009B015E">
          <w:t xml:space="preserve"> has</w:t>
        </w:r>
      </w:ins>
      <w:ins w:id="213" w:author="Billy Mitchell" w:date="2024-11-13T10:36:00Z" w16du:dateUtc="2024-11-13T15:36:00Z">
        <w:r>
          <w:t xml:space="preserve"> </w:t>
        </w:r>
      </w:ins>
      <w:ins w:id="214" w:author="Billy Mitchell" w:date="2024-11-13T10:37:00Z" w16du:dateUtc="2024-11-13T15:37:00Z">
        <w:r>
          <w:t xml:space="preserve">left many </w:t>
        </w:r>
      </w:ins>
      <w:ins w:id="215" w:author="Billy Mitchell" w:date="2024-11-13T10:42:00Z" w16du:dateUtc="2024-11-13T15:42:00Z">
        <w:r>
          <w:t xml:space="preserve">neuroscience </w:t>
        </w:r>
      </w:ins>
      <w:ins w:id="216" w:author="Billy Mitchell" w:date="2024-11-13T10:37:00Z" w16du:dateUtc="2024-11-13T15:37:00Z">
        <w:r>
          <w:t>researchers</w:t>
        </w:r>
      </w:ins>
      <w:ins w:id="217" w:author="Billy Mitchell" w:date="2024-11-13T10:41:00Z" w16du:dateUtc="2024-11-13T15:41:00Z">
        <w:r>
          <w:t xml:space="preserve"> to rely on passive viewing paradigms </w:t>
        </w:r>
      </w:ins>
    </w:p>
    <w:p w14:paraId="2AB80B30" w14:textId="77777777" w:rsidR="008F3031" w:rsidRDefault="008F3031" w:rsidP="00E57CEC">
      <w:pPr>
        <w:spacing w:line="240" w:lineRule="auto"/>
        <w:ind w:firstLine="540"/>
        <w:jc w:val="both"/>
        <w:rPr>
          <w:ins w:id="218" w:author="Billy Mitchell" w:date="2024-11-12T22:14:00Z" w16du:dateUtc="2024-11-13T03:14:00Z"/>
        </w:rPr>
      </w:pPr>
    </w:p>
    <w:p w14:paraId="46BD5F43" w14:textId="77777777" w:rsidR="008F3031" w:rsidRDefault="008F3031" w:rsidP="00E57CEC">
      <w:pPr>
        <w:spacing w:line="240" w:lineRule="auto"/>
        <w:ind w:firstLine="540"/>
        <w:jc w:val="both"/>
        <w:rPr>
          <w:ins w:id="219" w:author="Billy Mitchell" w:date="2024-11-12T22:14:00Z" w16du:dateUtc="2024-11-13T03:14:00Z"/>
        </w:rPr>
      </w:pPr>
    </w:p>
    <w:p w14:paraId="7861BF2F" w14:textId="31D1552D" w:rsidR="008F3031" w:rsidRDefault="008F3031" w:rsidP="00E57CEC">
      <w:pPr>
        <w:spacing w:line="240" w:lineRule="auto"/>
        <w:ind w:firstLine="540"/>
        <w:jc w:val="both"/>
        <w:rPr>
          <w:ins w:id="220" w:author="Billy Mitchell" w:date="2024-11-12T22:14:00Z" w16du:dateUtc="2024-11-13T03:14:00Z"/>
        </w:rPr>
      </w:pPr>
      <w:ins w:id="221" w:author="Billy Mitchell" w:date="2024-11-12T22:14:00Z" w16du:dateUtc="2024-11-13T03:14:00Z">
        <w:r>
          <w:t xml:space="preserve"> </w:t>
        </w:r>
      </w:ins>
      <w:del w:id="222" w:author="Billy Mitchell" w:date="2024-11-12T21:26:00Z" w16du:dateUtc="2024-11-13T02:26:00Z">
        <w:r w:rsidR="00B92AC0" w:rsidRPr="00A565EC" w:rsidDel="003477A7">
          <w:delText xml:space="preserve"> and some have arg</w:delText>
        </w:r>
      </w:del>
      <w:del w:id="223" w:author="Billy Mitchell" w:date="2024-11-12T21:27:00Z" w16du:dateUtc="2024-11-13T02:27:00Z">
        <w:r w:rsidR="00B92AC0" w:rsidRPr="00A565EC" w:rsidDel="003477A7">
          <w:delText>ued, in</w:delText>
        </w:r>
      </w:del>
      <w:del w:id="224" w:author="Billy Mitchell" w:date="2024-11-12T22:09:00Z" w16du:dateUtc="2024-11-13T03:09:00Z">
        <w:r w:rsidR="00B92AC0" w:rsidRPr="00A565EC" w:rsidDel="008F3031">
          <w:delText xml:space="preserve"> the pursuit of science more generally</w:delText>
        </w:r>
        <w:r w:rsidR="008B21B9" w:rsidDel="008F3031">
          <w:fldChar w:fldCharType="begin"/>
        </w:r>
        <w:r w:rsidR="00902099" w:rsidDel="008F3031">
          <w:delInstrText xml:space="preserve"> ADDIN ZOTERO_ITEM CSL_CITATION {"citationID":"EQGRJ2u9","properties":{"formattedCitation":"\\super 6\\nosupersub{}","plainCitation":"6","noteIndex":0},"citationItems":[{"id":16381,"uris":["http://zotero.org/users/6239255/items/4HDAYK45"],"itemData":{"id":16381,"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delInstrText>
        </w:r>
        <w:r w:rsidR="008B21B9" w:rsidDel="008F3031">
          <w:fldChar w:fldCharType="separate"/>
        </w:r>
        <w:r w:rsidR="00662B7D" w:rsidRPr="00662B7D" w:rsidDel="008F3031">
          <w:rPr>
            <w:vertAlign w:val="superscript"/>
          </w:rPr>
          <w:delText>6</w:delText>
        </w:r>
        <w:r w:rsidR="008B21B9" w:rsidDel="008F3031">
          <w:fldChar w:fldCharType="end"/>
        </w:r>
      </w:del>
      <w:del w:id="225" w:author="Billy Mitchell" w:date="2024-11-12T21:27:00Z" w16du:dateUtc="2024-11-13T02:27:00Z">
        <w:r w:rsidR="00B92AC0" w:rsidRPr="00A565EC" w:rsidDel="003477A7">
          <w:delText>, is something called</w:delText>
        </w:r>
      </w:del>
      <w:del w:id="226" w:author="Billy Mitchell" w:date="2024-11-12T22:09:00Z" w16du:dateUtc="2024-11-13T03:09:00Z">
        <w:r w:rsidR="00B92AC0" w:rsidRPr="00A565EC" w:rsidDel="008F3031">
          <w:delText xml:space="preserve"> </w:delText>
        </w:r>
      </w:del>
      <w:del w:id="227" w:author="Billy Mitchell" w:date="2024-11-12T21:21:00Z" w16du:dateUtc="2024-11-13T02:21:00Z">
        <w:r w:rsidR="00B92AC0" w:rsidRPr="00A565EC" w:rsidDel="003477A7">
          <w:delText>“the observer effect.”</w:delText>
        </w:r>
      </w:del>
      <w:del w:id="228" w:author="Billy Mitchell" w:date="2024-11-12T21:27:00Z" w16du:dateUtc="2024-11-13T02:27:00Z">
        <w:r w:rsidR="00B92AC0" w:rsidRPr="00A565EC" w:rsidDel="003477A7">
          <w:delText xml:space="preserve"> This</w:delText>
        </w:r>
      </w:del>
      <w:del w:id="229" w:author="Billy Mitchell" w:date="2024-11-12T21:24:00Z" w16du:dateUtc="2024-11-13T02:24:00Z">
        <w:r w:rsidR="00B92AC0" w:rsidRPr="00A565EC" w:rsidDel="003477A7">
          <w:delText xml:space="preserve"> posits that the act of observing -- in and of itself -- changes what is being observed or measured</w:delText>
        </w:r>
      </w:del>
      <w:del w:id="230" w:author="Billy Mitchell" w:date="2024-11-12T21:27:00Z" w16du:dateUtc="2024-11-13T02:27:00Z">
        <w:r w:rsidR="00B92AC0" w:rsidRPr="00A565EC" w:rsidDel="003477A7">
          <w:delText xml:space="preserve">. </w:delText>
        </w:r>
      </w:del>
      <w:del w:id="231" w:author="Billy Mitchell" w:date="2024-11-12T22:08:00Z" w16du:dateUtc="2024-11-13T03:08:00Z">
        <w:r w:rsidR="00B92AC0" w:rsidRPr="00A565EC" w:rsidDel="008F3031">
          <w:delText>This tension extends beyond waves and particles and is in some respects at the core of psychological science</w:delText>
        </w:r>
      </w:del>
      <w:del w:id="232" w:author="Billy Mitchell" w:date="2024-11-12T22:09:00Z" w16du:dateUtc="2024-11-13T03:09:00Z">
        <w:r w:rsidR="00B92AC0" w:rsidRPr="00A565EC" w:rsidDel="008F3031">
          <w:delText xml:space="preserve">. </w:delText>
        </w:r>
      </w:del>
      <w:r w:rsidR="00B92AC0" w:rsidRPr="00A565EC">
        <w:t>Is it possible to observe and examine psychological phenomena and subjective experience without substantively changing what is being observed?</w:t>
      </w:r>
      <w:r w:rsidR="006E54B4" w:rsidRPr="00A565EC">
        <w:t xml:space="preserve"> </w:t>
      </w:r>
    </w:p>
    <w:p w14:paraId="2012025D" w14:textId="77777777" w:rsidR="008F3031" w:rsidRDefault="008F3031" w:rsidP="00E57CEC">
      <w:pPr>
        <w:spacing w:line="240" w:lineRule="auto"/>
        <w:ind w:firstLine="540"/>
        <w:jc w:val="both"/>
        <w:rPr>
          <w:ins w:id="233" w:author="Billy Mitchell" w:date="2024-11-12T22:14:00Z" w16du:dateUtc="2024-11-13T03:14:00Z"/>
        </w:rPr>
      </w:pPr>
    </w:p>
    <w:p w14:paraId="79D5EE9A" w14:textId="4C7AC74E" w:rsidR="00E57CEC" w:rsidRPr="00A565EC" w:rsidDel="009B015E" w:rsidRDefault="006E54B4" w:rsidP="00E57CEC">
      <w:pPr>
        <w:spacing w:line="240" w:lineRule="auto"/>
        <w:ind w:firstLine="540"/>
        <w:jc w:val="both"/>
        <w:rPr>
          <w:del w:id="234" w:author="Billy Mitchell" w:date="2024-11-13T10:34:00Z" w16du:dateUtc="2024-11-13T15:34:00Z"/>
        </w:rPr>
      </w:pPr>
      <w:del w:id="235" w:author="Billy Mitchell" w:date="2024-11-13T10:34:00Z" w16du:dateUtc="2024-11-13T15:34:00Z">
        <w:r w:rsidRPr="00A565EC" w:rsidDel="009B015E">
          <w:delText>This presents a particular challenge in more recent years, as psychologists and neuroscientists have pivoted towards the use of more “naturalistic” stimuli</w:delText>
        </w:r>
        <w:r w:rsidR="00D45595" w:rsidDel="009B015E">
          <w:fldChar w:fldCharType="begin"/>
        </w:r>
        <w:r w:rsidR="00902099" w:rsidDel="009B015E">
          <w:delInstrText xml:space="preserve"> ADDIN ZOTERO_ITEM CSL_CITATION {"citationID":"bS9wBNGT","properties":{"formattedCitation":"\\super 7\\uc0\\u8211{}11\\nosupersub{}","plainCitation":"7–11","noteIndex":0},"citationItems":[{"id":16380,"uris":["http://zotero.org/users/6239255/items/RE28KK3Z"],"itemData":{"id":16380,"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491,"uris":["http://zotero.org/users/6239255/items/PLVYE5HH"],"itemData":{"id":1491,"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delInstrText>
        </w:r>
        <w:r w:rsidR="00D45595" w:rsidDel="009B015E">
          <w:fldChar w:fldCharType="separate"/>
        </w:r>
        <w:r w:rsidR="00662B7D" w:rsidRPr="00662B7D" w:rsidDel="009B015E">
          <w:rPr>
            <w:vertAlign w:val="superscript"/>
          </w:rPr>
          <w:delText>7–11</w:delText>
        </w:r>
        <w:r w:rsidR="00D45595" w:rsidDel="009B015E">
          <w:fldChar w:fldCharType="end"/>
        </w:r>
        <w:r w:rsidRPr="00A565EC" w:rsidDel="009B015E">
          <w:delText xml:space="preserve"> </w:delText>
        </w:r>
      </w:del>
      <w:del w:id="236" w:author="Billy Mitchell" w:date="2024-10-30T11:58:00Z" w16du:dateUtc="2024-10-30T15:58:00Z">
        <w:r w:rsidRPr="00A565EC" w:rsidDel="00D45595">
          <w:delText xml:space="preserve">(Chang cites, </w:delText>
        </w:r>
        <w:r w:rsidR="00E57CEC" w:rsidDel="00D45595">
          <w:delText xml:space="preserve">Chen cites, </w:delText>
        </w:r>
        <w:r w:rsidRPr="00A565EC" w:rsidDel="00D45595">
          <w:delText xml:space="preserve">Finn cites, Hasson cites) </w:delText>
        </w:r>
      </w:del>
      <w:del w:id="237" w:author="Billy Mitchell" w:date="2024-11-13T10:34:00Z" w16du:dateUtc="2024-11-13T15:34:00Z">
        <w:r w:rsidRPr="00A565EC" w:rsidDel="009B015E">
          <w:delText xml:space="preserve">or </w:delText>
        </w:r>
        <w:r w:rsidR="00E57CEC" w:rsidDel="009B015E">
          <w:delText>experimental</w:delText>
        </w:r>
        <w:r w:rsidRPr="00A565EC" w:rsidDel="009B015E">
          <w:delText xml:space="preserve"> contexts</w:delText>
        </w:r>
        <w:r w:rsidR="00D45595" w:rsidDel="009B015E">
          <w:fldChar w:fldCharType="begin"/>
        </w:r>
        <w:r w:rsidR="00902099" w:rsidDel="009B015E">
          <w:delInstrText xml:space="preserve"> ADDIN ZOTERO_ITEM CSL_CITATION {"citationID":"m5oEMpFZ","properties":{"formattedCitation":"\\super 12\\uc0\\u8211{}15\\nosupersub{}","plainCitation":"12–15","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delInstrText>
        </w:r>
        <w:r w:rsidR="00D45595" w:rsidDel="009B015E">
          <w:fldChar w:fldCharType="separate"/>
        </w:r>
        <w:r w:rsidR="00662B7D" w:rsidRPr="00662B7D" w:rsidDel="009B015E">
          <w:rPr>
            <w:vertAlign w:val="superscript"/>
          </w:rPr>
          <w:delText>12–15</w:delText>
        </w:r>
        <w:r w:rsidR="00D45595" w:rsidDel="009B015E">
          <w:fldChar w:fldCharType="end"/>
        </w:r>
      </w:del>
      <w:del w:id="238" w:author="Billy Mitchell" w:date="2024-10-30T11:59:00Z" w16du:dateUtc="2024-10-30T15:59:00Z">
        <w:r w:rsidRPr="00A565EC" w:rsidDel="00D45595">
          <w:delText xml:space="preserve"> (Joanne cite, you cite, Deepu lab, Caltech haunted house people, Dean Mobbs VR papers</w:delText>
        </w:r>
        <w:r w:rsidR="00D54FC2" w:rsidDel="00D45595">
          <w:delText xml:space="preserve"> – anything else I am missing</w:delText>
        </w:r>
        <w:r w:rsidRPr="00A565EC" w:rsidDel="00D45595">
          <w:delText>)</w:delText>
        </w:r>
      </w:del>
      <w:del w:id="239" w:author="Billy Mitchell" w:date="2024-11-13T10:34:00Z" w16du:dateUtc="2024-11-13T15:34:00Z">
        <w:r w:rsidRPr="00A565EC" w:rsidDel="009B015E">
          <w:delText xml:space="preserve">. </w:delText>
        </w:r>
      </w:del>
      <w:del w:id="240" w:author="Billy Mitchell" w:date="2024-11-12T22:09:00Z" w16du:dateUtc="2024-11-13T03:09:00Z">
        <w:r w:rsidRPr="00A565EC" w:rsidDel="008F3031">
          <w:delText xml:space="preserve">While these situations may </w:delText>
        </w:r>
        <w:r w:rsidR="00D54FC2" w:rsidDel="008F3031">
          <w:delText xml:space="preserve">in some respects </w:delText>
        </w:r>
        <w:r w:rsidRPr="00A565EC" w:rsidDel="008F3031">
          <w:delText>more adequately approximate the “real world” relative to more traditional experimental designs, they also introduce a new challenge when it comes to probing and assessing subjective psychological experience.</w:delText>
        </w:r>
      </w:del>
    </w:p>
    <w:p w14:paraId="56F4A5C2" w14:textId="10C39199" w:rsidR="007140B3" w:rsidRPr="002C25B9" w:rsidRDefault="006E54B4" w:rsidP="00E57CEC">
      <w:pPr>
        <w:spacing w:line="240" w:lineRule="auto"/>
        <w:ind w:firstLine="540"/>
        <w:jc w:val="both"/>
      </w:pPr>
      <w:del w:id="241" w:author="Billy Mitchell" w:date="2024-11-13T10:38:00Z" w16du:dateUtc="2024-11-13T15:38:00Z">
        <w:r w:rsidRPr="00A565EC" w:rsidDel="007826B0">
          <w:delText>T</w:delText>
        </w:r>
      </w:del>
      <w:del w:id="242" w:author="Billy Mitchell" w:date="2024-10-31T13:48:00Z" w16du:dateUtc="2024-10-31T17:48:00Z">
        <w:r w:rsidRPr="00A565EC" w:rsidDel="00B36FCB">
          <w:delText>he persistent t</w:delText>
        </w:r>
      </w:del>
      <w:del w:id="243" w:author="Billy Mitchell" w:date="2024-11-13T10:38:00Z" w16du:dateUtc="2024-11-13T15:38:00Z">
        <w:r w:rsidRPr="00A565EC" w:rsidDel="007826B0">
          <w:delText>ension between experimental control, ecological validity, and optim</w:delText>
        </w:r>
        <w:r w:rsidR="00D54FC2" w:rsidDel="007826B0">
          <w:delText>izing</w:delText>
        </w:r>
        <w:r w:rsidRPr="00A565EC" w:rsidDel="007826B0">
          <w:delText xml:space="preserve"> measurement is not new in psychology </w:delText>
        </w:r>
        <w:r w:rsidR="002C25B9" w:rsidDel="007826B0">
          <w:fldChar w:fldCharType="begin"/>
        </w:r>
        <w:r w:rsidR="007826B0" w:rsidDel="007826B0">
          <w:delInstrText xml:space="preserve"> ADDIN ZOTERO_ITEM CSL_CITATION {"citationID":"wjIZ2qY7","properties":{"formattedCitation":"\\super 16\\nosupersub{}","plainCitation":"16","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delInstrText>
        </w:r>
        <w:r w:rsidR="002C25B9" w:rsidDel="007826B0">
          <w:fldChar w:fldCharType="separate"/>
        </w:r>
        <w:r w:rsidR="007826B0" w:rsidRPr="007826B0" w:rsidDel="007826B0">
          <w:rPr>
            <w:vertAlign w:val="superscript"/>
          </w:rPr>
          <w:delText>16</w:delText>
        </w:r>
        <w:r w:rsidR="002C25B9" w:rsidDel="007826B0">
          <w:fldChar w:fldCharType="end"/>
        </w:r>
        <w:r w:rsidRPr="00A565EC" w:rsidDel="007826B0">
          <w:delText xml:space="preserve">. </w:delText>
        </w:r>
        <w:r w:rsidR="00D54FC2" w:rsidDel="007826B0">
          <w:delText>Concern over the first two</w:delText>
        </w:r>
        <w:r w:rsidRPr="00A565EC" w:rsidDel="007826B0">
          <w:delText xml:space="preserve"> has motivated many researchers interested in higher-order cognitive phenomena to use dynamic, feature-rich audio/video stimuli in their research</w:delText>
        </w:r>
        <w:r w:rsidR="00862995" w:rsidRPr="00A565EC" w:rsidDel="007826B0">
          <w:delText>, such as films or television episodes</w:delText>
        </w:r>
      </w:del>
      <w:del w:id="244" w:author="Billy Mitchell" w:date="2024-11-05T18:32:00Z" w16du:dateUtc="2024-11-05T23:32:00Z">
        <w:r w:rsidRPr="00A565EC" w:rsidDel="000F1891">
          <w:delText xml:space="preserve"> (</w:delText>
        </w:r>
        <w:commentRangeStart w:id="245"/>
        <w:commentRangeStart w:id="246"/>
        <w:r w:rsidRPr="00A565EC" w:rsidDel="000F1891">
          <w:delText xml:space="preserve">e.g., </w:delText>
        </w:r>
        <w:commentRangeEnd w:id="245"/>
        <w:r w:rsidR="004A7F81" w:rsidRPr="006E54B4" w:rsidDel="000F1891">
          <w:rPr>
            <w:rStyle w:val="CommentReference"/>
          </w:rPr>
          <w:commentReference w:id="245"/>
        </w:r>
        <w:commentRangeEnd w:id="246"/>
        <w:r w:rsidR="008B21B9" w:rsidDel="000F1891">
          <w:rPr>
            <w:rStyle w:val="CommentReference"/>
          </w:rPr>
          <w:commentReference w:id="246"/>
        </w:r>
      </w:del>
      <w:del w:id="247" w:author="Billy Mitchell" w:date="2024-11-13T10:38:00Z" w16du:dateUtc="2024-11-13T15:38:00Z">
        <w:r w:rsidDel="007826B0">
          <w:fldChar w:fldCharType="begin"/>
        </w:r>
        <w:r w:rsidDel="007826B0">
          <w:delInstrText>HYPERLINK "https://www.zotero.org/google-docs/?TBhMtz" \h</w:delInstrText>
        </w:r>
        <w:r w:rsidDel="007826B0">
          <w:fldChar w:fldCharType="separate"/>
        </w:r>
        <w:r w:rsidR="00004753" w:rsidRPr="006E54B4" w:rsidDel="007826B0">
          <w:fldChar w:fldCharType="begin"/>
        </w:r>
        <w:r w:rsidR="007826B0" w:rsidDel="007826B0">
          <w:delInstrText xml:space="preserve"> ADDIN ZOTERO_ITEM CSL_CITATION {"citationID":"LRTqLeNd","properties":{"formattedCitation":"\\super 8,10,11\\nosupersub{}","plainCitation":"8,10,11","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delInstrText>
        </w:r>
        <w:r w:rsidR="00004753" w:rsidRPr="006E54B4" w:rsidDel="007826B0">
          <w:fldChar w:fldCharType="separate"/>
        </w:r>
        <w:r w:rsidR="00662B7D" w:rsidRPr="00662B7D" w:rsidDel="007826B0">
          <w:rPr>
            <w:vertAlign w:val="superscript"/>
          </w:rPr>
          <w:delText>8,10,11</w:delText>
        </w:r>
        <w:r w:rsidR="00004753" w:rsidRPr="006E54B4" w:rsidDel="007826B0">
          <w:fldChar w:fldCharType="end"/>
        </w:r>
        <w:r w:rsidDel="007826B0">
          <w:fldChar w:fldCharType="end"/>
        </w:r>
        <w:r w:rsidRPr="00A565EC" w:rsidDel="007826B0">
          <w:delText xml:space="preserve">. </w:delText>
        </w:r>
      </w:del>
      <w:r w:rsidR="00E57CEC">
        <w:t>Th</w:t>
      </w:r>
      <w:r w:rsidR="00444F55">
        <w:t>ese</w:t>
      </w:r>
      <w:r w:rsidR="00E57CEC">
        <w:t xml:space="preserve"> stimuli </w:t>
      </w:r>
      <w:del w:id="248" w:author="Billy Mitchell" w:date="2024-11-13T10:43:00Z" w16du:dateUtc="2024-11-13T15:43:00Z">
        <w:r w:rsidR="00E57CEC" w:rsidDel="007826B0">
          <w:delText xml:space="preserve">better mirror the social world </w:delText>
        </w:r>
        <w:r w:rsidRPr="002C25B9" w:rsidDel="007826B0">
          <w:delText xml:space="preserve">in </w:delText>
        </w:r>
        <w:r w:rsidR="00862995" w:rsidRPr="002C25B9" w:rsidDel="007826B0">
          <w:delText xml:space="preserve">terms of </w:delText>
        </w:r>
        <w:r w:rsidR="00351FB4" w:rsidRPr="002C25B9" w:rsidDel="007826B0">
          <w:delText xml:space="preserve">both </w:delText>
        </w:r>
        <w:r w:rsidRPr="002C25B9" w:rsidDel="007826B0">
          <w:delText>complexity (e.g., contain</w:delText>
        </w:r>
        <w:r w:rsidR="009F2A6F" w:rsidRPr="002C25B9" w:rsidDel="007826B0">
          <w:delText>ing</w:delText>
        </w:r>
        <w:r w:rsidRPr="002C25B9" w:rsidDel="007826B0">
          <w:delText xml:space="preserve"> temporally-sensitive narrative structures, nuanced social interactions and emotional information) and cognitive demand (e.g., resolving ambiguities in narrative events, </w:delText>
        </w:r>
        <w:r w:rsidR="00862995" w:rsidRPr="002C25B9" w:rsidDel="007826B0">
          <w:delText xml:space="preserve">learning context, </w:delText>
        </w:r>
        <w:r w:rsidRPr="002C25B9" w:rsidDel="007826B0">
          <w:delText xml:space="preserve">interpreting dynamic personal relationships and motivations) </w:delText>
        </w:r>
      </w:del>
      <w:del w:id="249" w:author="Billy Mitchell" w:date="2024-11-05T18:32:00Z" w16du:dateUtc="2024-11-05T23:32:00Z">
        <w:r w:rsidRPr="002C25B9" w:rsidDel="000F1891">
          <w:delText>(</w:delText>
        </w:r>
      </w:del>
      <w:del w:id="250" w:author="Billy Mitchell" w:date="2024-11-13T10:43:00Z" w16du:dateUtc="2024-11-13T15:43:00Z">
        <w:r w:rsidR="009440B1" w:rsidRPr="00A565EC" w:rsidDel="007826B0">
          <w:fldChar w:fldCharType="begin"/>
        </w:r>
        <w:r w:rsidR="007826B0" w:rsidDel="007826B0">
          <w:delInstrText xml:space="preserve"> ADDIN ZOTERO_ITEM CSL_CITATION {"citationID":"jMINOKIE","properties":{"formattedCitation":"\\super 17\\nosupersub{}","plainCitation":"17","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delInstrText>
        </w:r>
        <w:r w:rsidR="009440B1" w:rsidRPr="00A565EC" w:rsidDel="007826B0">
          <w:fldChar w:fldCharType="separate"/>
        </w:r>
        <w:r w:rsidR="00662B7D" w:rsidRPr="00662B7D" w:rsidDel="007826B0">
          <w:rPr>
            <w:vertAlign w:val="superscript"/>
          </w:rPr>
          <w:delText>17</w:delText>
        </w:r>
        <w:r w:rsidR="009440B1" w:rsidRPr="00A565EC" w:rsidDel="007826B0">
          <w:fldChar w:fldCharType="end"/>
        </w:r>
        <w:r w:rsidRPr="00A565EC" w:rsidDel="007826B0">
          <w:delText xml:space="preserve">. </w:delText>
        </w:r>
      </w:del>
      <w:r w:rsidR="006B1C79" w:rsidRPr="00A565EC">
        <w:t>For instance, a suspenseful drama film may motivate viewers to assess qualities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t>
      </w:r>
      <w:r w:rsidR="002924A4" w:rsidRPr="00A565EC">
        <w:lastRenderedPageBreak/>
        <w:t xml:space="preserve">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7E02E2CB"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7826B0">
        <w:instrText xml:space="preserve"> ADDIN ZOTERO_ITEM CSL_CITATION {"citationID":"OeB0SlBl","properties":{"formattedCitation":"\\super 1,2\\nosupersub{}","plainCitation":"1,2","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w:t>
      </w:r>
      <w:ins w:id="251" w:author="Billy Mitchell" w:date="2024-11-05T18:37:00Z" w16du:dateUtc="2024-11-05T23:37:00Z">
        <w:r w:rsidR="00125F01">
          <w:t xml:space="preserve"> </w:t>
        </w:r>
      </w:ins>
      <w:del w:id="252" w:author="Billy Mitchell" w:date="2024-11-05T18:37:00Z" w16du:dateUtc="2024-11-05T23:37:00Z">
        <w:r w:rsidRPr="002947A3" w:rsidDel="00125F01">
          <w:delText xml:space="preserve"> (</w:delText>
        </w:r>
      </w:del>
      <w:r w:rsidRPr="002947A3">
        <w:fldChar w:fldCharType="begin"/>
      </w:r>
      <w:r w:rsidR="006724E1">
        <w:instrText xml:space="preserve"> ADDIN ZOTERO_ITEM CSL_CITATION {"citationID":"7OOwyFKb","properties":{"formattedCitation":"\\super 10,21,22\\nosupersub{}","plainCitation":"10,21,22","noteIndex":0},"citationItems":[{"id":20952,"uris":["http://zotero.org/users/6239255/items/UJXHW8TK"],"itemData":{"id":20952,"type":"article-journal","container-title":"Journal of Personality and Social Psychology","issue":"1","language":"en","page":"45-55","source":"Zotero","title":"Duration Neglect in Retrospective Evaluations of Affective Episodes","volume":"65","author":[{"family":"Fredrickson","given":"Barbara L"},{"family":"Kahneman","given":"Daniel"}],"issued":{"date-parts":[["1993"]]}}},{"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0869,"uris":["http://zotero.org/users/6239255/items/44XQVJUQ","http://zotero.org/users/6239255/items/7XW75S74"],"itemData":{"id":20869,"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724E1" w:rsidRPr="006724E1">
        <w:rPr>
          <w:vertAlign w:val="superscript"/>
        </w:rPr>
        <w:t>10,21,22</w:t>
      </w:r>
      <w:r w:rsidRPr="002947A3">
        <w:fldChar w:fldCharType="end"/>
      </w:r>
      <w:ins w:id="253" w:author="Billy Mitchell" w:date="2024-11-05T18:37:00Z" w16du:dateUtc="2024-11-05T23:37:00Z">
        <w:r w:rsidR="00125F01">
          <w:t xml:space="preserve"> (</w:t>
        </w:r>
      </w:ins>
      <w:del w:id="254" w:author="Billy Mitchell" w:date="2024-11-05T18:37:00Z" w16du:dateUtc="2024-11-05T23:37:00Z">
        <w:r w:rsidRPr="002947A3" w:rsidDel="00125F01">
          <w:delText xml:space="preserve">, </w:delText>
        </w:r>
      </w:del>
      <w:r w:rsidRPr="002947A3">
        <w:t xml:space="preserve">but see </w:t>
      </w:r>
      <w:r w:rsidRPr="002947A3">
        <w:fldChar w:fldCharType="begin"/>
      </w:r>
      <w:r w:rsidR="007826B0">
        <w:instrText xml:space="preserve"> ADDIN ZOTERO_ITEM CSL_CITATION {"citationID":"iBIpTyPz","properties":{"formattedCitation":"\\super 3\\nosupersub{}","plainCitation":"3","noteIndex":0},"citationItems":[{"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255" w:author="Billy Mitchell" w:date="2024-10-31T13:54:00Z" w16du:dateUtc="2024-10-31T17:54:00Z">
            <w:rPr>
              <w:highlight w:val="yellow"/>
            </w:rPr>
          </w:rPrChange>
        </w:rPr>
        <w:t xml:space="preserve">e.g., </w:t>
      </w:r>
      <w:ins w:id="256" w:author="Billy Mitchell" w:date="2024-10-31T13:54:00Z" w16du:dateUtc="2024-10-31T17:54:00Z">
        <w:r w:rsidR="00B36FCB">
          <w:t>“How amused do you feel?”</w:t>
        </w:r>
      </w:ins>
      <w:ins w:id="257" w:author="Billy Mitchell" w:date="2024-10-31T13:55:00Z" w16du:dateUtc="2024-10-31T17:55:00Z">
        <w:r w:rsidR="00B36FCB">
          <w:t xml:space="preserve"> in response to stimuli</w:t>
        </w:r>
      </w:ins>
      <w:ins w:id="258" w:author="Billy Mitchell" w:date="2024-10-31T13:56:00Z" w16du:dateUtc="2024-10-31T17:56:00Z">
        <w:r w:rsidR="00B36FCB">
          <w:t xml:space="preserve"> with differing emotional content</w:t>
        </w:r>
      </w:ins>
      <w:ins w:id="259" w:author="Billy Mitchell" w:date="2024-10-31T13:54:00Z" w16du:dateUtc="2024-10-31T17:54:00Z">
        <w:r w:rsidR="00B36FCB">
          <w:t xml:space="preserve">, “How </w:t>
        </w:r>
      </w:ins>
      <w:ins w:id="260" w:author="Billy Mitchell" w:date="2024-10-31T13:57:00Z" w16du:dateUtc="2024-10-31T17:57:00Z">
        <w:r w:rsidR="00B36FCB">
          <w:t>much do you trust this character?” in response to a</w:t>
        </w:r>
      </w:ins>
      <w:ins w:id="261" w:author="Billy Mitchell" w:date="2024-10-31T13:58:00Z" w16du:dateUtc="2024-10-31T17:58:00Z">
        <w:r w:rsidR="00B36FCB">
          <w:t xml:space="preserve"> suspenseful mystery narrative</w:t>
        </w:r>
      </w:ins>
      <w:del w:id="262" w:author="Billy Mitchell" w:date="2024-10-31T13:54:00Z" w16du:dateUtc="2024-10-31T17:54:00Z">
        <w:r w:rsidRPr="00B36FCB" w:rsidDel="00B36FCB">
          <w:rPr>
            <w:rPrChange w:id="263" w:author="Billy Mitchell" w:date="2024-10-31T13:54:00Z" w16du:dateUtc="2024-10-31T17:54:00Z">
              <w:rPr>
                <w:highlight w:val="yellow"/>
              </w:rPr>
            </w:rPrChange>
          </w:rPr>
          <w:delText>X</w:delText>
        </w:r>
      </w:del>
      <w:del w:id="264" w:author="Billy Mitchell" w:date="2024-10-31T13:55:00Z" w16du:dateUtc="2024-10-31T17:55:00Z">
        <w:r w:rsidRPr="00B36FCB" w:rsidDel="00B36FCB">
          <w:rPr>
            <w:rPrChange w:id="265" w:author="Billy Mitchell" w:date="2024-10-31T13:54:00Z" w16du:dateUtc="2024-10-31T17:54:00Z">
              <w:rPr>
                <w:highlight w:val="yellow"/>
              </w:rPr>
            </w:rPrChange>
          </w:rPr>
          <w:delText>, Y</w:delText>
        </w:r>
      </w:del>
      <w:r w:rsidRPr="002947A3">
        <w:t xml:space="preserve">) while watching the stimulus. These guidelines likely </w:t>
      </w:r>
      <w:commentRangeStart w:id="266"/>
      <w:r w:rsidRPr="002947A3">
        <w:t>narrow focus and circumscribe cognition</w:t>
      </w:r>
      <w:commentRangeEnd w:id="266"/>
      <w:r w:rsidR="00B36FCB">
        <w:rPr>
          <w:rStyle w:val="CommentReference"/>
        </w:rPr>
        <w:commentReference w:id="266"/>
      </w:r>
      <w:r w:rsidRPr="002947A3">
        <w:t xml:space="preserve"> </w:t>
      </w:r>
      <w:r w:rsidRPr="002947A3">
        <w:fldChar w:fldCharType="begin"/>
      </w:r>
      <w:r w:rsidR="00904155">
        <w:instrText xml:space="preserve"> ADDIN ZOTERO_ITEM CSL_CITATION {"citationID":"31T4xcFD","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904155" w:rsidRPr="00904155">
        <w:rPr>
          <w:vertAlign w:val="superscript"/>
        </w:rPr>
        <w:t>23</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904155">
        <w:instrText xml:space="preserve"> ADDIN ZOTERO_ITEM CSL_CITATION {"citationID":"WGrbwtMP","properties":{"formattedCitation":"\\super 24\\uc0\\u8211{}26\\nosupersub{}","plainCitation":"24–26","noteIndex":0},"citationItems":[{"id":21000,"uris":["http://zotero.org/users/6239255/items/PLTGQ6TS"],"itemData":{"id":21000,"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20861,"uris":["http://zotero.org/users/6239255/items/7I3Q8UPR"],"itemData":{"id":20861,"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904155" w:rsidRPr="00904155">
        <w:rPr>
          <w:vertAlign w:val="superscript"/>
        </w:rPr>
        <w:t>24–26</w:t>
      </w:r>
      <w:r w:rsidRPr="002947A3">
        <w:fldChar w:fldCharType="end"/>
      </w:r>
      <w:r w:rsidRPr="002947A3">
        <w:t>.</w:t>
      </w:r>
    </w:p>
    <w:p w14:paraId="34783EBE" w14:textId="75563A53" w:rsidR="00387013" w:rsidRDefault="00444F55" w:rsidP="00387013">
      <w:pPr>
        <w:spacing w:line="240" w:lineRule="auto"/>
        <w:ind w:firstLine="540"/>
        <w:jc w:val="both"/>
      </w:pPr>
      <w:r w:rsidRPr="002947A3">
        <w:t xml:space="preserve">Despite the strengths and utility of in-the-moment ratings, the use of this technique has largely stagnated in the neuroimaging literature. This is due to popular interpretations of early studies suggesting that online rating alters neural activity in substantial ways </w:t>
      </w:r>
      <w:r w:rsidRPr="002947A3">
        <w:fldChar w:fldCharType="begin"/>
      </w:r>
      <w:r w:rsidR="007826B0">
        <w:instrText xml:space="preserve"> ADDIN ZOTERO_ITEM CSL_CITATION {"citationID":"r8N3YnOf","properties":{"formattedCitation":"\\super 1,2,4\\nosupersub{}","plainCitation":"1,2,4","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904155">
        <w:instrText xml:space="preserve"> ADDIN ZOTERO_ITEM CSL_CITATION {"citationID":"s6MMStzp","properties":{"formattedCitation":"\\super 23,27\\uc0\\u8211{}30\\nosupersub{}","plainCitation":"23,27–3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20870,"uris":["http://zotero.org/users/6239255/items/34VHQYWP","http://zotero.org/users/6239255/items/NT3EZBXF"],"itemData":{"id":20870,"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20872,"uris":["http://zotero.org/users/6239255/items/PD4NV35D","http://zotero.org/users/6239255/items/AMU7KMWM"],"itemData":{"id":20872,"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904155" w:rsidRPr="00904155">
        <w:rPr>
          <w:vertAlign w:val="superscript"/>
        </w:rPr>
        <w:t>23,27–30</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904155">
        <w:instrText xml:space="preserve"> ADDIN ZOTERO_ITEM CSL_CITATION {"citationID":"5dCgGXW4","properties":{"formattedCitation":"\\super 9,31\\nosupersub{}","plainCitation":"9,31","noteIndex":0},"citationItems":[{"id":20874,"uris":["http://zotero.org/users/6239255/items/M6KWISKJ"],"itemData":{"id":20874,"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20985,"uris":["http://zotero.org/users/6239255/items/NSF9DQXP"],"itemData":{"id":20985,"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904155" w:rsidRPr="00904155">
        <w:rPr>
          <w:vertAlign w:val="superscript"/>
        </w:rPr>
        <w:t>9,31</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904155">
        <w:instrText xml:space="preserve"> ADDIN ZOTERO_ITEM CSL_CITATION {"citationID":"Wa0EnCm6","properties":{"formattedCitation":"\\super 23,27\\nosupersub{}","plainCitation":"23,27","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904155" w:rsidRPr="00904155">
        <w:rPr>
          <w:vertAlign w:val="superscript"/>
        </w:rPr>
        <w:t>23,27</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267"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259679CD" w:rsidR="007476A8" w:rsidRDefault="00544E7B">
      <w:pPr>
        <w:spacing w:line="240" w:lineRule="auto"/>
        <w:ind w:firstLine="540"/>
        <w:jc w:val="both"/>
        <w:pPrChange w:id="268" w:author="Billy Mitchell" w:date="2024-10-31T14:58:00Z" w16du:dateUtc="2024-10-31T18:58:00Z">
          <w:pPr>
            <w:spacing w:line="240" w:lineRule="auto"/>
            <w:jc w:val="both"/>
          </w:pPr>
        </w:pPrChange>
      </w:pPr>
      <w:r>
        <w:rPr>
          <w:b/>
          <w:bCs/>
          <w:i/>
          <w:iCs/>
        </w:rPr>
        <w:t>Reflective</w:t>
      </w:r>
      <w:del w:id="269"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270"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904155">
        <w:instrText xml:space="preserve"> ADDIN ZOTERO_ITEM CSL_CITATION {"citationID":"OIZRvy1Y","properties":{"formattedCitation":"\\super 32,33\\nosupersub{}","plainCitation":"32,33","noteIndex":0},"citationItems":[{"id":12049,"uris":["http://zotero.org/users/6239255/items/4A6X6BHL"],"itemData":{"id":12049,"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904155" w:rsidRPr="00904155">
        <w:rPr>
          <w:vertAlign w:val="superscript"/>
        </w:rPr>
        <w:t>32,33</w:t>
      </w:r>
      <w:r w:rsidR="007476A8" w:rsidRPr="00544E7B">
        <w:fldChar w:fldCharType="end"/>
      </w:r>
      <w:ins w:id="271"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6724E1">
        <w:instrText xml:space="preserve"> ADDIN ZOTERO_ITEM CSL_CITATION {"citationID":"OdsIZu8d","properties":{"formattedCitation":"\\super 10,34\\nosupersub{}","plainCitation":"10,34","noteIndex":0},"citationItems":[{"id":20891,"uris":["http://zotero.org/users/6239255/items/HZUJVFEA"],"itemData":{"id":20891,"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724E1" w:rsidRPr="006724E1">
        <w:rPr>
          <w:vertAlign w:val="superscript"/>
        </w:rPr>
        <w:t>10,34</w:t>
      </w:r>
      <w:r w:rsidR="00525660" w:rsidRPr="00544E7B">
        <w:fldChar w:fldCharType="end"/>
      </w:r>
      <w:r w:rsidR="00525660" w:rsidRPr="00544E7B">
        <w:t xml:space="preserve">. </w:t>
      </w:r>
    </w:p>
    <w:p w14:paraId="65E0985A" w14:textId="4101AAB4"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prosociality </w:t>
      </w:r>
      <w:r w:rsidR="00525660" w:rsidRPr="00544E7B">
        <w:fldChar w:fldCharType="begin"/>
      </w:r>
      <w:r w:rsidR="007826B0">
        <w:instrText xml:space="preserve"> ADDIN ZOTERO_ITEM CSL_CITATION {"citationID":"3mgjJ2AF","properties":{"formattedCitation":"\\super 4\\nosupersub{}","plainCitation":"4","noteIndex":0},"citationItems":[{"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904155">
        <w:instrText xml:space="preserve"> ADDIN ZOTERO_ITEM CSL_CITATION {"citationID":"fEJAbZml","properties":{"formattedCitation":"\\super 33\\nosupersub{}","plainCitation":"33","noteIndex":0},"citationItems":[{"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904155" w:rsidRPr="00904155">
        <w:rPr>
          <w:vertAlign w:val="superscript"/>
        </w:rPr>
        <w:t>33</w:t>
      </w:r>
      <w:r w:rsidR="00525660" w:rsidRPr="00544E7B">
        <w:fldChar w:fldCharType="end"/>
      </w:r>
      <w:r w:rsidR="00525660" w:rsidRPr="00544E7B">
        <w:t xml:space="preserve"> and of humor </w:t>
      </w:r>
      <w:r w:rsidR="00525660" w:rsidRPr="00544E7B">
        <w:fldChar w:fldCharType="begin"/>
      </w:r>
      <w:r w:rsidR="00904155">
        <w:instrText xml:space="preserve"> ADDIN ZOTERO_ITEM CSL_CITATION {"citationID":"xxDe6EdH","properties":{"formattedCitation":"\\super 35\\nosupersub{}","plainCitation":"35","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904155" w:rsidRPr="00904155">
        <w:rPr>
          <w:vertAlign w:val="superscript"/>
        </w:rPr>
        <w:t>35</w:t>
      </w:r>
      <w:r w:rsidR="00525660" w:rsidRPr="00544E7B">
        <w:fldChar w:fldCharType="end"/>
      </w:r>
      <w:r w:rsidR="00525660" w:rsidRPr="00544E7B">
        <w:t xml:space="preserve">. </w:t>
      </w:r>
      <w:r w:rsidR="0055170A" w:rsidRPr="00544E7B">
        <w:t>However,</w:t>
      </w:r>
      <w:r>
        <w:t xml:space="preserve"> the majority of these studies have relied on</w:t>
      </w:r>
      <w:r w:rsidR="0055170A" w:rsidRPr="00544E7B">
        <w:t xml:space="preserve"> post-exposure ratings</w:t>
      </w:r>
      <w:r>
        <w:t xml:space="preserve"> to probe subjective experience</w:t>
      </w:r>
      <w:ins w:id="272" w:author="Billy Mitchell" w:date="2024-11-05T19:24:00Z" w16du:dateUtc="2024-11-06T00:24:00Z">
        <w:r w:rsidR="000966EC">
          <w:t xml:space="preserve"> or pooled </w:t>
        </w:r>
      </w:ins>
      <w:ins w:id="273" w:author="Billy Mitchell" w:date="2024-11-05T19:25:00Z" w16du:dateUtc="2024-11-06T00:25:00Z">
        <w:r w:rsidR="000966EC">
          <w:t>independent</w:t>
        </w:r>
      </w:ins>
      <w:ins w:id="274" w:author="Billy Mitchell" w:date="2024-11-05T19:24:00Z" w16du:dateUtc="2024-11-06T00:24:00Z">
        <w:r w:rsidR="000966EC">
          <w:t xml:space="preserve"> ratings</w:t>
        </w:r>
      </w:ins>
      <w:r>
        <w:t xml:space="preserve">. This </w:t>
      </w:r>
      <w:ins w:id="275" w:author="Billy Mitchell" w:date="2024-10-31T14:52:00Z" w16du:dateUtc="2024-10-31T18:52:00Z">
        <w:r w:rsidR="00432112">
          <w:t xml:space="preserve">technique </w:t>
        </w:r>
      </w:ins>
      <w:r w:rsidR="0055170A" w:rsidRPr="00544E7B">
        <w:t xml:space="preserve">may be appropriate for </w:t>
      </w:r>
      <w:ins w:id="276"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904155">
        <w:instrText xml:space="preserve"> ADDIN ZOTERO_ITEM CSL_CITATION {"citationID":"WyRtaqSh","properties":{"formattedCitation":"\\super 36\\nosupersub{}","plainCitation":"36","noteIndex":0},"citationItems":[{"id":20885,"uris":["http://zotero.org/users/6239255/items/BJTH6R7J"],"itemData":{"id":20885,"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904155" w:rsidRPr="00904155">
        <w:rPr>
          <w:vertAlign w:val="superscript"/>
        </w:rPr>
        <w:t>36</w:t>
      </w:r>
      <w:r w:rsidR="0055170A" w:rsidRPr="00483932">
        <w:fldChar w:fldCharType="end"/>
      </w:r>
      <w:r w:rsidR="0055170A" w:rsidRPr="00544E7B">
        <w:t xml:space="preserve"> but may fail to accurately</w:t>
      </w:r>
      <w:r w:rsidR="00432112">
        <w:t xml:space="preserve"> capture</w:t>
      </w:r>
      <w:del w:id="277"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278" w:author="Billy Mitchell" w:date="2024-10-31T14:56:00Z" w16du:dateUtc="2024-10-31T18:56:00Z">
        <w:r w:rsidR="00432112">
          <w:t xml:space="preserve">as they </w:t>
        </w:r>
      </w:ins>
      <w:r w:rsidR="0055170A" w:rsidRPr="00544E7B">
        <w:t>were experienced</w:t>
      </w:r>
      <w:ins w:id="279"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xml:space="preserve">.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w:t>
      </w:r>
      <w:r w:rsidR="0055170A" w:rsidRPr="00544E7B">
        <w:lastRenderedPageBreak/>
        <w:t>and downstream cognition.</w:t>
      </w:r>
      <w:r w:rsidR="00F663DD">
        <w:t xml:space="preserve"> We propose that this </w:t>
      </w:r>
      <w:r w:rsidR="00F663DD" w:rsidRPr="002947A3">
        <w:t>type of viewing may be characterized by greater default mode network engagement (i.e., precuneus (pCUN), inferior parietal lobe (IPL), medial prefrontal cortex (mPFC)) without the added pressure of having to rate their evaluations. However, this type of viewing may also lead to greater lapses in attention, or possible forgetting of the active goal.</w:t>
      </w:r>
    </w:p>
    <w:p w14:paraId="25C6D865" w14:textId="5C6D2A32" w:rsidR="00900DCE" w:rsidRPr="00544E7B" w:rsidDel="00432112" w:rsidRDefault="00900DCE" w:rsidP="00900DCE">
      <w:pPr>
        <w:spacing w:line="240" w:lineRule="auto"/>
        <w:ind w:firstLine="540"/>
        <w:jc w:val="both"/>
        <w:rPr>
          <w:del w:id="280"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281"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282"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283"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284" w:author="Billy Mitchell" w:date="2024-10-31T14:57:00Z" w16du:dateUtc="2024-10-31T18:57:00Z"/>
        </w:rPr>
      </w:pPr>
    </w:p>
    <w:p w14:paraId="0C0DB8BA" w14:textId="77777777" w:rsidR="004C4E17" w:rsidRPr="00262C6C" w:rsidDel="00147E95" w:rsidRDefault="004C4E17" w:rsidP="004C4E17">
      <w:pPr>
        <w:spacing w:line="240" w:lineRule="auto"/>
        <w:jc w:val="both"/>
        <w:rPr>
          <w:del w:id="285"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286" w:author="Chelsea Helion" w:date="2024-10-22T15:14:00Z"/>
          <w:del w:id="287" w:author="Billy Mitchell" w:date="2024-11-05T17:12:00Z" w16du:dateUtc="2024-11-05T22:12:00Z"/>
        </w:rPr>
      </w:pPr>
    </w:p>
    <w:p w14:paraId="685D29D7" w14:textId="6EE0C604" w:rsidR="003F613E" w:rsidRPr="006E54B4" w:rsidDel="00147E95" w:rsidRDefault="00147E95">
      <w:pPr>
        <w:spacing w:line="240" w:lineRule="auto"/>
        <w:jc w:val="both"/>
        <w:rPr>
          <w:del w:id="288" w:author="Billy Mitchell" w:date="2024-11-05T17:12:00Z" w16du:dateUtc="2024-11-05T22:12:00Z"/>
          <w:rPrChange w:id="289" w:author="Chelsea Helion" w:date="2024-10-23T10:53:00Z">
            <w:rPr>
              <w:del w:id="290" w:author="Billy Mitchell" w:date="2024-11-05T17:12:00Z" w16du:dateUtc="2024-11-05T22:12:00Z"/>
              <w:rFonts w:ascii="Aptos" w:hAnsi="Aptos"/>
            </w:rPr>
          </w:rPrChange>
        </w:rPr>
        <w:pPrChange w:id="291" w:author="Billy Mitchell" w:date="2024-11-05T17:12:00Z" w16du:dateUtc="2024-11-05T22:12:00Z">
          <w:pPr>
            <w:spacing w:line="240" w:lineRule="auto"/>
            <w:ind w:firstLine="540"/>
            <w:jc w:val="both"/>
          </w:pPr>
        </w:pPrChange>
      </w:pPr>
      <w:ins w:id="292" w:author="Billy Mitchell" w:date="2024-11-05T17:12:00Z" w16du:dateUtc="2024-11-05T22:12:00Z">
        <w:r>
          <w:rPr>
            <w:b/>
            <w:bCs/>
          </w:rPr>
          <w:tab/>
        </w:r>
      </w:ins>
    </w:p>
    <w:p w14:paraId="3B5FE623" w14:textId="6430CF61" w:rsidR="00A967C5" w:rsidRDefault="00F663DD">
      <w:pPr>
        <w:spacing w:line="240" w:lineRule="auto"/>
        <w:jc w:val="both"/>
        <w:pPrChange w:id="293"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294" w:author="Billy Mitchell" w:date="2024-10-31T15:00:00Z" w16du:dateUtc="2024-10-31T19:00:00Z">
        <w:r w:rsidR="00483932">
          <w:t>whether</w:t>
        </w:r>
      </w:ins>
      <w:del w:id="295"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or collecting in-the-moment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Expressive engagement may be a useful alternative precisely when reflective engagement techniques are limited: 1) when stimuli are long and/or complex</w:t>
      </w:r>
      <w:ins w:id="296" w:author="Chelsea Helion" w:date="2024-10-25T10:42:00Z">
        <w:del w:id="297"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298" w:author="Chelsea Helion" w:date="2024-10-25T10:42:00Z">
        <w:del w:id="299"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300" w:author="Chelsea Helion" w:date="2024-10-25T10:42:00Z">
        <w:del w:id="301" w:author="Billy Mitchell" w:date="2024-11-05T19:31:00Z" w16du:dateUtc="2024-11-06T00:31:00Z">
          <w:r w:rsidR="007C2B01" w:rsidDel="00FB258D">
            <w:delText xml:space="preserve"> </w:delText>
          </w:r>
          <w:r w:rsidR="007C2B01" w:rsidRPr="007C2B01" w:rsidDel="00FB258D">
            <w:rPr>
              <w:highlight w:val="yellow"/>
              <w:rPrChange w:id="302" w:author="Chelsea Helion" w:date="2024-10-25T10:42:00Z">
                <w:rPr/>
              </w:rPrChange>
            </w:rPr>
            <w:delText>(cite)</w:delText>
          </w:r>
        </w:del>
      </w:ins>
      <w:del w:id="303" w:author="Billy Mitchell" w:date="2024-11-05T19:31:00Z" w16du:dateUtc="2024-11-06T00:31:00Z">
        <w:r w:rsidRPr="007C2B01" w:rsidDel="00FB258D">
          <w:rPr>
            <w:highlight w:val="yellow"/>
            <w:rPrChange w:id="304" w:author="Chelsea Helion" w:date="2024-10-25T10:42:00Z">
              <w:rPr/>
            </w:rPrChange>
          </w:rPr>
          <w:delText>.</w:delText>
        </w:r>
      </w:del>
      <w:ins w:id="305" w:author="Billy Mitchell" w:date="2024-11-05T19:31:00Z" w16du:dateUtc="2024-11-06T00:31:00Z">
        <w:r w:rsidR="00FB258D">
          <w:t xml:space="preserve">. These may be true due to </w:t>
        </w:r>
      </w:ins>
      <w:ins w:id="306" w:author="Billy Mitchell" w:date="2024-11-05T19:32:00Z" w16du:dateUtc="2024-11-06T00:32:00Z">
        <w:r w:rsidR="00FB258D">
          <w:t xml:space="preserve">well-documented </w:t>
        </w:r>
      </w:ins>
      <w:ins w:id="307" w:author="Billy Mitchell" w:date="2024-11-05T19:31:00Z" w16du:dateUtc="2024-11-06T00:31:00Z">
        <w:r w:rsidR="00FB258D">
          <w:t xml:space="preserve">limitations </w:t>
        </w:r>
      </w:ins>
      <w:ins w:id="308" w:author="Billy Mitchell" w:date="2024-11-05T19:32:00Z" w16du:dateUtc="2024-11-06T00:32:00Z">
        <w:r w:rsidR="00FB258D">
          <w:t xml:space="preserve">and biases </w:t>
        </w:r>
      </w:ins>
      <w:ins w:id="309" w:author="Billy Mitchell" w:date="2024-11-05T19:31:00Z" w16du:dateUtc="2024-11-06T00:31:00Z">
        <w:r w:rsidR="00FB258D">
          <w:t>in attention, mem</w:t>
        </w:r>
      </w:ins>
      <w:ins w:id="310" w:author="Billy Mitchell" w:date="2024-11-05T19:32:00Z" w16du:dateUtc="2024-11-06T00:32:00Z">
        <w:r w:rsidR="00FB258D">
          <w:t>ory, and cognitive load</w:t>
        </w:r>
      </w:ins>
      <w:ins w:id="311" w:author="Billy Mitchell" w:date="2024-11-05T19:56:00Z" w16du:dateUtc="2024-11-06T00:56:00Z">
        <w:r w:rsidR="00D57036">
          <w:t xml:space="preserve"> </w:t>
        </w:r>
      </w:ins>
      <w:r w:rsidR="00D57036">
        <w:fldChar w:fldCharType="begin"/>
      </w:r>
      <w:r w:rsidR="00904155">
        <w:instrText xml:space="preserve"> ADDIN ZOTERO_ITEM CSL_CITATION {"citationID":"ji5WiA9U","properties":{"formattedCitation":"\\super 37,38\\nosupersub{}","plainCitation":"37,38","noteIndex":0},"citationItems":[{"id":21074,"uris":["http://zotero.org/users/6239255/items/6A5TNASY"],"itemData":{"id":21074,"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21073,"uris":["http://zotero.org/users/6239255/items/FRZLLZNR"],"itemData":{"id":21073,"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904155" w:rsidRPr="00904155">
        <w:rPr>
          <w:vertAlign w:val="superscript"/>
        </w:rPr>
        <w:t>37,38</w:t>
      </w:r>
      <w:r w:rsidR="00D57036">
        <w:fldChar w:fldCharType="end"/>
      </w:r>
      <w:ins w:id="312"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904155">
        <w:instrText xml:space="preserve"> ADDIN ZOTERO_ITEM CSL_CITATION {"citationID":"Ow6P4PHh","properties":{"formattedCitation":"\\super 29\\nosupersub{}","plainCitation":"29","noteIndex":0},"citationItems":[{"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904155" w:rsidRPr="00904155">
        <w:rPr>
          <w:vertAlign w:val="superscript"/>
        </w:rPr>
        <w:t>29</w:t>
      </w:r>
      <w:r w:rsidR="007C2B01" w:rsidRPr="00262C6C">
        <w:fldChar w:fldCharType="end"/>
      </w:r>
      <w:ins w:id="313" w:author="Billy Mitchell" w:date="2024-11-05T18:39:00Z" w16du:dateUtc="2024-11-05T23:39:00Z">
        <w:r w:rsidR="00125F01">
          <w:t>)</w:t>
        </w:r>
      </w:ins>
      <w:r w:rsidR="007C2B01" w:rsidRPr="00262C6C">
        <w:t xml:space="preserve"> or associations between subject-specific neural activity and concurrent behavioral outcomes (e.g., </w:t>
      </w:r>
      <w:r w:rsidR="007C2B01" w:rsidRPr="002947A3">
        <w:fldChar w:fldCharType="begin"/>
      </w:r>
      <w:r w:rsidR="00904155">
        <w:instrText xml:space="preserve"> ADDIN ZOTERO_ITEM CSL_CITATION {"citationID":"pAChH5sX","properties":{"formattedCitation":"\\super 27\\nosupersub{}","plainCitation":"27","noteIndex":0},"citationItems":[{"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904155" w:rsidRPr="00904155">
        <w:rPr>
          <w:vertAlign w:val="superscript"/>
        </w:rPr>
        <w:t>27</w:t>
      </w:r>
      <w:r w:rsidR="007C2B01" w:rsidRPr="002947A3">
        <w:fldChar w:fldCharType="end"/>
      </w:r>
      <w:ins w:id="314"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904155">
        <w:instrText xml:space="preserve"> ADDIN ZOTERO_ITEM CSL_CITATION {"citationID":"uCe2LQMQ","properties":{"formattedCitation":"\\super 39\\nosupersub{}","plainCitation":"39","noteIndex":0},"citationItems":[{"id":20893,"uris":["http://zotero.org/users/6239255/items/T5AZ76GI"],"itemData":{"id":20893,"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904155" w:rsidRPr="00904155">
        <w:rPr>
          <w:vertAlign w:val="superscript"/>
        </w:rPr>
        <w:t>39</w:t>
      </w:r>
      <w:r w:rsidR="00364897" w:rsidRPr="00262C6C">
        <w:fldChar w:fldCharType="end"/>
      </w:r>
      <w:r w:rsidRPr="00262C6C">
        <w:t xml:space="preserve"> and experiential </w:t>
      </w:r>
      <w:r w:rsidR="00364897" w:rsidRPr="00262C6C">
        <w:fldChar w:fldCharType="begin"/>
      </w:r>
      <w:r w:rsidR="00904155">
        <w:instrText xml:space="preserve"> ADDIN ZOTERO_ITEM CSL_CITATION {"citationID":"Ahb6aYCz","properties":{"formattedCitation":"\\super 23,40\\nosupersub{}","plainCitation":"23,4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20901,"uris":["http://zotero.org/users/6239255/items/68YBCX72","http://zotero.org/users/6239255/items/8IAQCBQ9"],"itemData":{"id":20901,"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904155" w:rsidRPr="00904155">
        <w:rPr>
          <w:vertAlign w:val="superscript"/>
        </w:rPr>
        <w:t>23,40</w:t>
      </w:r>
      <w:r w:rsidR="00364897" w:rsidRPr="00262C6C">
        <w:fldChar w:fldCharType="end"/>
      </w:r>
      <w:r w:rsidR="00364897" w:rsidRPr="00262C6C">
        <w:t xml:space="preserve"> </w:t>
      </w:r>
      <w:r w:rsidRPr="00262C6C">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in which subjects have the option to express their ratings and an event or information did result in an update to their assessments. Expressive rating likely recruits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ratings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 xml:space="preserve">These changes in engagement may also lead expressively engaged viewers to demonstrate greater sensory processing (i.e., superior temporal gyrus (STG), occipital lobe (Occ)) and social-emotional responding (i.e., temporoparietal junction (TPJ)/posterior superior temporal sulcus (pSTS), fusiform face area (FFG)), as well. </w:t>
      </w:r>
    </w:p>
    <w:p w14:paraId="4D6B2E29" w14:textId="6258EA13" w:rsidR="00F663DD" w:rsidDel="00F663DD" w:rsidRDefault="00F663DD" w:rsidP="00F663DD">
      <w:pPr>
        <w:spacing w:line="240" w:lineRule="auto"/>
        <w:ind w:firstLine="540"/>
        <w:jc w:val="both"/>
        <w:rPr>
          <w:del w:id="315"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904155">
        <w:instrText xml:space="preserve"> ADDIN ZOTERO_ITEM CSL_CITATION {"citationID":"v4u7fzeB","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904155" w:rsidRPr="00904155">
        <w:rPr>
          <w:vertAlign w:val="superscript"/>
        </w:rPr>
        <w:t>23</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904155">
        <w:instrText xml:space="preserve"> ADDIN ZOTERO_ITEM CSL_CITATION {"citationID":"HYzfx3F5","properties":{"formattedCitation":"\\super 41\\nosupersub{}","plainCitation":"41","noteIndex":0},"citationItems":[{"id":11890,"uris":["http://zotero.org/users/6239255/items/AYYWX7P9"],"itemData":{"id":11890,"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904155" w:rsidRPr="00904155">
        <w:rPr>
          <w:vertAlign w:val="superscript"/>
        </w:rPr>
        <w:t>41</w:t>
      </w:r>
      <w:r w:rsidRPr="002947A3">
        <w:fldChar w:fldCharType="end"/>
      </w:r>
      <w:r w:rsidRPr="002947A3">
        <w:t xml:space="preserve"> database found clusters in the left and right medial prefrontal cortex (mPFC), right  pregenual and left subgenual ACC, right SPL, right medial temporal pole (mTP),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316"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w:t>
      </w:r>
      <w:r w:rsidRPr="002947A3">
        <w:lastRenderedPageBreak/>
        <w:t xml:space="preserve">engaging reflective, focused, and evaluative cognitive states, respectively. However, expressive and reflective engagement may also differ in how consistently neural activity fluctuates over time. As “naturalistic” stimuli has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pCUN, IPL, mPFC). </w:t>
      </w:r>
    </w:p>
    <w:p w14:paraId="2BB28EFE" w14:textId="77777777" w:rsidR="00F663DD" w:rsidRDefault="00F663DD" w:rsidP="00F663DD">
      <w:pPr>
        <w:spacing w:line="240" w:lineRule="auto"/>
        <w:ind w:firstLine="540"/>
        <w:jc w:val="both"/>
      </w:pPr>
    </w:p>
    <w:p w14:paraId="237A48C3" w14:textId="1CE46E1C"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r w:rsidR="00624342">
        <w:t>To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317" w:author="Billy Mitchell" w:date="2024-11-05T22:27:00Z" w16du:dateUtc="2024-11-06T03:27:00Z">
        <w:r w:rsidR="00A736DA">
          <w:t xml:space="preserve"> </w:t>
        </w:r>
      </w:ins>
      <w:r w:rsidR="00A736DA">
        <w:fldChar w:fldCharType="begin"/>
      </w:r>
      <w:r w:rsidR="00904155">
        <w:instrText xml:space="preserve"> ADDIN ZOTERO_ITEM CSL_CITATION {"citationID":"rW2sWDSm","properties":{"formattedCitation":"\\super 42\\nosupersub{}","plainCitation":"42","noteIndex":0},"citationItems":[{"id":21072,"uris":["http://zotero.org/users/6239255/items/Q58GD3LR"],"itemData":{"id":21072,"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904155" w:rsidRPr="00904155">
        <w:rPr>
          <w:vertAlign w:val="superscript"/>
        </w:rPr>
        <w:t>42</w:t>
      </w:r>
      <w:r w:rsidR="00A736DA">
        <w:fldChar w:fldCharType="end"/>
      </w:r>
      <w:del w:id="318" w:author="Billy Mitchell" w:date="2024-11-05T21:59:00Z" w16du:dateUtc="2024-11-06T02:59:00Z">
        <w:r w:rsidR="00624342" w:rsidDel="00535BB8">
          <w:delText xml:space="preserve"> </w:delText>
        </w:r>
        <w:r w:rsidR="00624342" w:rsidRPr="00125F01" w:rsidDel="00535BB8">
          <w:rPr>
            <w:highlight w:val="yellow"/>
            <w:rPrChange w:id="319" w:author="Billy Mitchell" w:date="2024-11-05T18:39:00Z" w16du:dateUtc="2024-11-05T23:39:00Z">
              <w:rPr/>
            </w:rPrChange>
          </w:rPr>
          <w:delText>(cite)</w:delText>
        </w:r>
      </w:del>
      <w:r w:rsidR="00624342">
        <w:t>, the extent to which narrative comprehension is shared across individuals</w:t>
      </w:r>
      <w:ins w:id="320" w:author="Billy Mitchell" w:date="2024-11-05T22:28:00Z" w16du:dateUtc="2024-11-06T03:28:00Z">
        <w:r w:rsidR="00A736DA">
          <w:t xml:space="preserve"> </w:t>
        </w:r>
      </w:ins>
      <w:r w:rsidR="00A736DA">
        <w:fldChar w:fldCharType="begin"/>
      </w:r>
      <w:r w:rsidR="006724E1">
        <w:instrText xml:space="preserve"> ADDIN ZOTERO_ITEM CSL_CITATION {"citationID":"WntBndik","properties":{"formattedCitation":"\\super 12\\nosupersub{}","plainCitation":"12","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6724E1" w:rsidRPr="006724E1">
        <w:rPr>
          <w:vertAlign w:val="superscript"/>
        </w:rPr>
        <w:t>12</w:t>
      </w:r>
      <w:r w:rsidR="00A736DA">
        <w:fldChar w:fldCharType="end"/>
      </w:r>
      <w:r w:rsidR="00624342">
        <w:t xml:space="preserve">, and the extent to which neural activity during experience is predictive of neural activity during recall </w:t>
      </w:r>
      <w:r w:rsidR="00A736DA">
        <w:fldChar w:fldCharType="begin"/>
      </w:r>
      <w:r w:rsidR="00904155">
        <w:instrText xml:space="preserve"> ADDIN ZOTERO_ITEM CSL_CITATION {"citationID":"XqcI9WkF","properties":{"formattedCitation":"\\super 43\\nosupersub{}","plainCitation":"43","noteIndex":0},"citationItems":[{"id":21071,"uris":["http://zotero.org/users/6239255/items/MYM9FA8Y"],"itemData":{"id":21071,"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904155" w:rsidRPr="00904155">
        <w:rPr>
          <w:vertAlign w:val="superscript"/>
        </w:rPr>
        <w:t>43</w:t>
      </w:r>
      <w:r w:rsidR="00A736DA">
        <w:fldChar w:fldCharType="end"/>
      </w:r>
      <w:del w:id="321"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322" w:author="Billy Mitchell" w:date="2024-11-05T21:59:00Z" w16du:dateUtc="2024-11-06T02:59:00Z">
        <w:r w:rsidR="00624342" w:rsidRPr="00125F01" w:rsidDel="00535BB8">
          <w:rPr>
            <w:highlight w:val="yellow"/>
            <w:rPrChange w:id="323" w:author="Billy Mitchell" w:date="2024-11-05T18:40:00Z" w16du:dateUtc="2024-11-05T23:40:00Z">
              <w:rPr/>
            </w:rPrChange>
          </w:rPr>
          <w:delText>(cite)</w:delText>
        </w:r>
      </w:del>
      <w:r w:rsidR="00624342">
        <w:t>. 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57C0E010" w:rsidR="00D71BE0" w:rsidRPr="00E5335E" w:rsidRDefault="00624342" w:rsidP="00624342">
      <w:pPr>
        <w:spacing w:line="240" w:lineRule="auto"/>
        <w:jc w:val="both"/>
        <w:rPr>
          <w:ins w:id="324" w:author="Chelsea Helion" w:date="2024-10-22T13:55:00Z"/>
        </w:rPr>
      </w:pPr>
      <w:commentRangeStart w:id="325"/>
      <w:r>
        <w:t xml:space="preserve">Turning next to person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904155">
        <w:rPr>
          <w:highlight w:val="yellow"/>
        </w:rPr>
        <w:instrText xml:space="preserve"> ADDIN ZOTERO_ITEM CSL_CITATION {"citationID":"elac3RXU","properties":{"formattedCitation":"\\super 44\\nosupersub{}","plainCitation":"44","noteIndex":0},"citationItems":[{"id":21070,"uris":["http://zotero.org/users/6239255/items/7BD9W4V2"],"itemData":{"id":21070,"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904155" w:rsidRPr="00904155">
        <w:rPr>
          <w:vertAlign w:val="superscript"/>
        </w:rPr>
        <w:t>44</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904155">
        <w:rPr>
          <w:highlight w:val="yellow"/>
        </w:rPr>
        <w:instrText xml:space="preserve"> ADDIN ZOTERO_ITEM CSL_CITATION {"citationID":"4h89VlpH","properties":{"formattedCitation":"\\super 45,46\\nosupersub{}","plainCitation":"45,46","noteIndex":0},"citationItems":[{"id":21068,"uris":["http://zotero.org/users/6239255/items/YBBSM6PY"],"itemData":{"id":21068,"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21069,"uris":["http://zotero.org/users/6239255/items/SNZQCGF8"],"itemData":{"id":21069,"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904155" w:rsidRPr="00904155">
        <w:rPr>
          <w:vertAlign w:val="superscript"/>
        </w:rPr>
        <w:t>45,46</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325"/>
      <w:r>
        <w:rPr>
          <w:rStyle w:val="CommentReference"/>
        </w:rPr>
        <w:commentReference w:id="325"/>
      </w:r>
    </w:p>
    <w:p w14:paraId="01120E27" w14:textId="63E00DDF" w:rsidR="002D4039" w:rsidRPr="00E5335E" w:rsidDel="00F663DD" w:rsidRDefault="002D4039" w:rsidP="002D4039">
      <w:pPr>
        <w:spacing w:line="240" w:lineRule="auto"/>
        <w:ind w:firstLine="540"/>
        <w:jc w:val="both"/>
        <w:rPr>
          <w:del w:id="326" w:author="Chelsea Helion" w:date="2024-10-25T11:25:00Z"/>
        </w:rPr>
      </w:pPr>
      <w:commentRangeStart w:id="327"/>
    </w:p>
    <w:p w14:paraId="46C4CF67" w14:textId="21D1557F" w:rsidR="00AF6336" w:rsidRPr="00B53FEE" w:rsidDel="00E82062" w:rsidRDefault="00000000" w:rsidP="00321805">
      <w:pPr>
        <w:spacing w:line="240" w:lineRule="auto"/>
        <w:ind w:firstLine="540"/>
        <w:jc w:val="both"/>
        <w:rPr>
          <w:del w:id="328" w:author="Billy Mitchell" w:date="2024-11-05T19:12:00Z" w16du:dateUtc="2024-11-06T00:12:00Z"/>
        </w:rPr>
      </w:pPr>
      <w:r w:rsidRPr="00E5335E">
        <w:rPr>
          <w:b/>
          <w:bCs/>
        </w:rPr>
        <w:t>The Present Research.</w:t>
      </w:r>
      <w:r w:rsidRPr="00E5335E">
        <w:t xml:space="preserve"> </w:t>
      </w:r>
      <w:commentRangeEnd w:id="327"/>
      <w:r w:rsidR="00624342">
        <w:rPr>
          <w:rStyle w:val="CommentReference"/>
        </w:rPr>
        <w:commentReference w:id="327"/>
      </w:r>
      <w:r w:rsidRPr="00E5335E">
        <w:t xml:space="preserve">To test these hypotheses directly, in the present research,  participants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horizontally-positioned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condition varied across participants, such that some participants expressively viewed (i.e., rated) the first half and reflectively viewed the second, or vice versa.</w:t>
      </w:r>
      <w:r w:rsidR="00321805" w:rsidRPr="002947A3">
        <w:t xml:space="preserve"> </w:t>
      </w:r>
      <w:r w:rsidRPr="00E5335E">
        <w:t>As such, we were able to more directly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 xml:space="preserve">Following the episode viewing, participants were instructed to freely recall the </w:t>
      </w:r>
      <w:r w:rsidR="009623C0">
        <w:lastRenderedPageBreak/>
        <w:t>episode contents while still in the scanner (</w:t>
      </w:r>
      <w:commentRangeStart w:id="329"/>
      <w:r w:rsidR="009623C0" w:rsidRPr="00775A24">
        <w:rPr>
          <w:b/>
          <w:bCs/>
          <w:rPrChange w:id="330" w:author="Billy Mitchell" w:date="2024-11-06T08:35:00Z" w16du:dateUtc="2024-11-06T13:35:00Z">
            <w:rPr/>
          </w:rPrChange>
        </w:rPr>
        <w:t>Fig</w:t>
      </w:r>
      <w:ins w:id="331" w:author="Billy Mitchell" w:date="2024-11-06T08:35:00Z" w16du:dateUtc="2024-11-06T13:35:00Z">
        <w:r w:rsidR="00775A24" w:rsidRPr="00775A24">
          <w:rPr>
            <w:b/>
            <w:bCs/>
            <w:rPrChange w:id="332" w:author="Billy Mitchell" w:date="2024-11-06T08:35:00Z" w16du:dateUtc="2024-11-06T13:35:00Z">
              <w:rPr/>
            </w:rPrChange>
          </w:rPr>
          <w:t>ure</w:t>
        </w:r>
      </w:ins>
      <w:r w:rsidR="009623C0" w:rsidRPr="00775A24">
        <w:rPr>
          <w:b/>
          <w:bCs/>
          <w:rPrChange w:id="333" w:author="Billy Mitchell" w:date="2024-11-06T08:35:00Z" w16du:dateUtc="2024-11-06T13:35:00Z">
            <w:rPr/>
          </w:rPrChange>
        </w:rPr>
        <w:t xml:space="preserve"> 2</w:t>
      </w:r>
      <w:commentRangeEnd w:id="329"/>
      <w:r w:rsidR="009623C0">
        <w:rPr>
          <w:rStyle w:val="CommentReference"/>
        </w:rPr>
        <w:commentReference w:id="329"/>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904155">
        <w:rPr>
          <w:highlight w:val="yellow"/>
        </w:rPr>
        <w:instrText xml:space="preserve"> ADDIN ZOTERO_ITEM CSL_CITATION {"citationID":"njPmGes8","properties":{"formattedCitation":"\\super 47\\nosupersub{}","plainCitation":"47","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904155" w:rsidRPr="00904155">
        <w:rPr>
          <w:vertAlign w:val="superscript"/>
        </w:rPr>
        <w:t>47</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334" w:name="_ykmmu6nyrsmv" w:colFirst="0" w:colLast="0"/>
      <w:bookmarkEnd w:id="334"/>
    </w:p>
    <w:p w14:paraId="73CF35B1" w14:textId="77777777" w:rsidR="00AF6336" w:rsidRPr="00E5335E" w:rsidRDefault="00AF6336">
      <w:pPr>
        <w:spacing w:line="240" w:lineRule="auto"/>
        <w:ind w:firstLine="540"/>
        <w:jc w:val="both"/>
        <w:pPrChange w:id="335"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336"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337" w:author="Billy Mitchell" w:date="2024-11-05T19:01:00Z" w16du:dateUtc="2024-11-06T00:01:00Z"/>
        </w:rPr>
      </w:pPr>
      <w:moveFromRangeStart w:id="338" w:author="Billy Mitchell" w:date="2024-11-05T19:01:00Z" w:name="move181725684"/>
      <w:commentRangeStart w:id="339"/>
      <w:moveFrom w:id="340"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339"/>
        <w:r w:rsidR="00321805" w:rsidDel="00662B7D">
          <w:rPr>
            <w:rStyle w:val="CommentReference"/>
          </w:rPr>
          <w:commentReference w:id="339"/>
        </w:r>
      </w:moveFrom>
    </w:p>
    <w:p w14:paraId="0492D92A" w14:textId="3A57DC00" w:rsidR="003F613E" w:rsidRPr="00E5335E" w:rsidDel="00662B7D" w:rsidRDefault="003F613E" w:rsidP="001B3DD2">
      <w:pPr>
        <w:spacing w:line="240" w:lineRule="auto"/>
        <w:jc w:val="both"/>
        <w:rPr>
          <w:moveFrom w:id="341" w:author="Billy Mitchell" w:date="2024-11-05T19:01:00Z" w16du:dateUtc="2024-11-06T00:01:00Z"/>
        </w:rPr>
      </w:pPr>
      <w:moveFrom w:id="342" w:author="Billy Mitchell" w:date="2024-11-05T19:01:00Z" w16du:dateUtc="2024-11-06T00:01:00Z">
        <w:r w:rsidRPr="00E5335E" w:rsidDel="00662B7D">
          <w:t>Figure 2. Task design.</w:t>
        </w:r>
      </w:moveFrom>
    </w:p>
    <w:moveFromRangeEnd w:id="338"/>
    <w:p w14:paraId="0F1DFB38" w14:textId="4291DC2B" w:rsidR="00A565EC" w:rsidRDefault="00A565EC">
      <w:pPr>
        <w:spacing w:line="240" w:lineRule="auto"/>
        <w:jc w:val="both"/>
        <w:rPr>
          <w:ins w:id="343" w:author="Billy Mitchell" w:date="2024-11-06T01:43:00Z" w16du:dateUtc="2024-11-06T06:43:00Z"/>
          <w:b/>
        </w:rPr>
      </w:pPr>
      <w:ins w:id="344" w:author="Billy Mitchell" w:date="2024-10-30T09:47:00Z" w16du:dateUtc="2024-10-30T13:47:00Z">
        <w:r>
          <w:rPr>
            <w:b/>
          </w:rPr>
          <w:t>RESULTS</w:t>
        </w:r>
      </w:ins>
    </w:p>
    <w:p w14:paraId="39052514" w14:textId="77777777" w:rsidR="00DE3DC3" w:rsidRDefault="00DE3DC3">
      <w:pPr>
        <w:spacing w:line="240" w:lineRule="auto"/>
        <w:jc w:val="both"/>
        <w:rPr>
          <w:ins w:id="345" w:author="Billy Mitchell" w:date="2024-10-30T09:47:00Z" w16du:dateUtc="2024-10-30T13:47:00Z"/>
          <w:b/>
        </w:rPr>
        <w:pPrChange w:id="346"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347" w:author="Billy Mitchell" w:date="2024-11-05T19:12:00Z" w16du:dateUtc="2024-11-06T00:12:00Z"/>
          <w:b/>
          <w:bCs/>
        </w:rPr>
      </w:pPr>
    </w:p>
    <w:p w14:paraId="4C4B07B5" w14:textId="1E2994C6" w:rsidR="00126307" w:rsidDel="00E82062" w:rsidRDefault="00321805">
      <w:pPr>
        <w:rPr>
          <w:del w:id="348" w:author="Billy Mitchell" w:date="2024-11-05T19:12:00Z" w16du:dateUtc="2024-11-06T00:12:00Z"/>
          <w:b/>
          <w:bCs/>
        </w:rPr>
        <w:pPrChange w:id="349"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350" w:author="Billy Mitchell" w:date="2024-11-05T19:12:00Z" w16du:dateUtc="2024-11-06T00:12:00Z">
          <w:pPr>
            <w:pStyle w:val="Heading1"/>
            <w:spacing w:before="0" w:after="0" w:line="240" w:lineRule="auto"/>
            <w:jc w:val="both"/>
          </w:pPr>
        </w:pPrChange>
      </w:pPr>
      <w:del w:id="351"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352" w:name="_l89pprm7u1jz" w:colFirst="0" w:colLast="0"/>
      <w:bookmarkEnd w:id="352"/>
      <w:r>
        <w:rPr>
          <w:b/>
          <w:bCs/>
        </w:rPr>
        <w:t xml:space="preserve">Participants in both viewing orders exhibited similar levels of rating frequency. </w:t>
      </w:r>
      <w:commentRangeStart w:id="353"/>
      <w:del w:id="354" w:author="Billy Mitchell" w:date="2024-11-05T21:01:00Z" w16du:dateUtc="2024-11-06T02:01:00Z">
        <w:r w:rsidRPr="006E54B4" w:rsidDel="00FB7334">
          <w:rPr>
            <w:rPrChange w:id="355" w:author="Chelsea Helion" w:date="2024-10-23T10:53:00Z">
              <w:rPr>
                <w:rFonts w:ascii="Aptos" w:hAnsi="Aptos"/>
              </w:rPr>
            </w:rPrChange>
          </w:rPr>
          <w:delText xml:space="preserve"> </w:delText>
        </w:r>
      </w:del>
      <w:commentRangeEnd w:id="353"/>
      <w:r w:rsidR="00400CBA" w:rsidRPr="006E54B4">
        <w:rPr>
          <w:rStyle w:val="CommentReference"/>
        </w:rPr>
        <w:commentReference w:id="353"/>
      </w:r>
      <w:r w:rsidR="00400CBA" w:rsidRPr="00E5335E">
        <w:t xml:space="preserve">No significant differences were observed between run 1 </w:t>
      </w:r>
      <w:r w:rsidRPr="00E5335E">
        <w:t xml:space="preserve">(mean Run 1 = 22.6 ± 22.7 button presses) and run 2 (mean Run 2 = 25.9 ± 27.6 button presses) regarding the average volume of buttons presses per subject (95% CI = (-21.3 ,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27EACCC0" w:rsidR="00950C6D" w:rsidRDefault="001D1567" w:rsidP="00FE3980">
      <w:pPr>
        <w:spacing w:line="240" w:lineRule="auto"/>
        <w:ind w:firstLine="720"/>
        <w:jc w:val="both"/>
        <w:rPr>
          <w:ins w:id="356"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r w:rsidR="00126307">
        <w:t>post</w:t>
      </w:r>
      <w:ins w:id="357" w:author="Billy Mitchell" w:date="2024-11-06T10:36:00Z" w16du:dateUtc="2024-11-06T15:36:00Z">
        <w:r w:rsidR="00D96ECC">
          <w:t>-</w:t>
        </w:r>
      </w:ins>
      <w:r w:rsidR="00126307">
        <w:t xml:space="preserve">scan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r(32) = -0.55, p &lt; 0.001).</w:t>
      </w:r>
    </w:p>
    <w:p w14:paraId="765FCE8A" w14:textId="4EC78382" w:rsidR="0036567C" w:rsidRDefault="00FB7334" w:rsidP="0036567C">
      <w:pPr>
        <w:spacing w:line="240" w:lineRule="auto"/>
        <w:ind w:firstLine="720"/>
        <w:jc w:val="both"/>
        <w:rPr>
          <w:ins w:id="358" w:author="Billy Mitchell" w:date="2024-11-06T00:58:00Z" w16du:dateUtc="2024-11-06T05:58:00Z"/>
        </w:rPr>
      </w:pPr>
      <w:ins w:id="359" w:author="Billy Mitchell" w:date="2024-11-05T21:02:00Z" w16du:dateUtc="2024-11-06T02:02:00Z">
        <w:r>
          <w:rPr>
            <w:b/>
            <w:bCs/>
          </w:rPr>
          <w:t>Scene recall did not differ between rating co</w:t>
        </w:r>
      </w:ins>
      <w:ins w:id="360" w:author="Billy Mitchell" w:date="2024-11-05T21:03:00Z" w16du:dateUtc="2024-11-06T02:03:00Z">
        <w:r>
          <w:rPr>
            <w:b/>
            <w:bCs/>
          </w:rPr>
          <w:t>nditions.</w:t>
        </w:r>
      </w:ins>
      <w:ins w:id="361" w:author="Billy Mitchell" w:date="2024-11-05T21:16:00Z" w16du:dateUtc="2024-11-06T02:16:00Z">
        <w:r w:rsidR="00396705">
          <w:rPr>
            <w:b/>
            <w:bCs/>
          </w:rPr>
          <w:t xml:space="preserve"> </w:t>
        </w:r>
      </w:ins>
      <w:ins w:id="362" w:author="Billy Mitchell" w:date="2024-11-06T01:16:00Z" w16du:dateUtc="2024-11-06T06:16:00Z">
        <w:r w:rsidR="00F26708">
          <w:t>Twenty-eight</w:t>
        </w:r>
      </w:ins>
      <w:ins w:id="363" w:author="Billy Mitchell" w:date="2024-11-06T01:17:00Z" w16du:dateUtc="2024-11-06T06:17:00Z">
        <w:r w:rsidR="001E33D0">
          <w:t xml:space="preserve"> (n = 28)</w:t>
        </w:r>
      </w:ins>
      <w:ins w:id="364" w:author="Billy Mitchell" w:date="2024-11-06T01:16:00Z" w16du:dateUtc="2024-11-06T06:16:00Z">
        <w:r w:rsidR="00F26708">
          <w:t xml:space="preserve"> of the thirty-five subjects used in neural analyses completed post-exposure free recall of the stimulus which was able to be transcribed and analyzed</w:t>
        </w:r>
      </w:ins>
      <w:ins w:id="365" w:author="Billy Mitchell" w:date="2024-11-06T01:17:00Z" w16du:dateUtc="2024-11-06T06:17:00Z">
        <w:r w:rsidR="001E33D0">
          <w:t xml:space="preserve">. </w:t>
        </w:r>
      </w:ins>
      <w:ins w:id="366" w:author="Billy Mitchell" w:date="2024-11-06T00:58:00Z" w16du:dateUtc="2024-11-06T05:58:00Z">
        <w:r w:rsidR="0036567C">
          <w:t>A paired samples t-test found no differences</w:t>
        </w:r>
      </w:ins>
      <w:ins w:id="367" w:author="Billy Mitchell" w:date="2024-11-06T01:01:00Z" w16du:dateUtc="2024-11-06T06:01:00Z">
        <w:r w:rsidR="0036567C">
          <w:t xml:space="preserve"> (mean difference = 0.04)</w:t>
        </w:r>
      </w:ins>
      <w:ins w:id="368" w:author="Billy Mitchell" w:date="2024-11-06T00:58:00Z" w16du:dateUtc="2024-11-06T05:58:00Z">
        <w:r w:rsidR="0036567C">
          <w:t xml:space="preserve"> in the </w:t>
        </w:r>
      </w:ins>
      <w:ins w:id="369" w:author="Billy Mitchell" w:date="2024-11-06T01:06:00Z" w16du:dateUtc="2024-11-06T06:06:00Z">
        <w:r w:rsidR="00F26708">
          <w:t>magnitude</w:t>
        </w:r>
      </w:ins>
      <w:ins w:id="370" w:author="Billy Mitchell" w:date="2024-11-06T00:58:00Z" w16du:dateUtc="2024-11-06T05:58:00Z">
        <w:r w:rsidR="0036567C">
          <w:t xml:space="preserve"> of scenes recalled </w:t>
        </w:r>
      </w:ins>
      <w:ins w:id="371" w:author="Billy Mitchell" w:date="2024-11-06T01:06:00Z" w16du:dateUtc="2024-11-06T06:06:00Z">
        <w:r w:rsidR="00F26708">
          <w:t>within</w:t>
        </w:r>
      </w:ins>
      <w:ins w:id="372" w:author="Billy Mitchell" w:date="2024-11-06T00:58:00Z" w16du:dateUtc="2024-11-06T05:58:00Z">
        <w:r w:rsidR="0036567C">
          <w:t xml:space="preserve"> subject while expressively rating and </w:t>
        </w:r>
      </w:ins>
      <w:ins w:id="373" w:author="Billy Mitchell" w:date="2024-11-06T00:59:00Z" w16du:dateUtc="2024-11-06T05:59:00Z">
        <w:r w:rsidR="0036567C">
          <w:t>reflectively not-rating the video</w:t>
        </w:r>
      </w:ins>
      <w:ins w:id="374" w:author="Billy Mitchell" w:date="2024-11-06T01:00:00Z" w16du:dateUtc="2024-11-06T06:00:00Z">
        <w:r w:rsidR="0036567C">
          <w:t xml:space="preserve"> </w:t>
        </w:r>
        <w:r w:rsidR="0036567C" w:rsidRPr="00E5335E">
          <w:t>(95% CI = (-</w:t>
        </w:r>
        <w:r w:rsidR="0036567C">
          <w:t>0</w:t>
        </w:r>
        <w:r w:rsidR="0036567C" w:rsidRPr="00E5335E">
          <w:t>.</w:t>
        </w:r>
        <w:r w:rsidR="0036567C">
          <w:t>03</w:t>
        </w:r>
        <w:r w:rsidR="0036567C" w:rsidRPr="00E5335E">
          <w:t xml:space="preserve"> , </w:t>
        </w:r>
        <w:r w:rsidR="0036567C">
          <w:t>0.11</w:t>
        </w:r>
        <w:r w:rsidR="0036567C" w:rsidRPr="00E5335E">
          <w:t xml:space="preserve">), t(27) = </w:t>
        </w:r>
        <w:r w:rsidR="0036567C">
          <w:t>1.17</w:t>
        </w:r>
        <w:r w:rsidR="0036567C" w:rsidRPr="00E5335E">
          <w:t>, p = 0.</w:t>
        </w:r>
        <w:r w:rsidR="0036567C">
          <w:t>3</w:t>
        </w:r>
        <w:r w:rsidR="0036567C" w:rsidRPr="00E5335E">
          <w:t>)</w:t>
        </w:r>
      </w:ins>
      <w:ins w:id="375" w:author="Billy Mitchell" w:date="2024-11-06T00:59:00Z" w16du:dateUtc="2024-11-06T05:59:00Z">
        <w:r w:rsidR="0036567C">
          <w:t>.</w:t>
        </w:r>
      </w:ins>
      <w:ins w:id="376" w:author="Billy Mitchell" w:date="2024-11-06T01:03:00Z" w16du:dateUtc="2024-11-06T06:03:00Z">
        <w:r w:rsidR="0036567C">
          <w:t xml:space="preserve"> We could alternatively use a chi-square test to determine if there is a relationship </w:t>
        </w:r>
      </w:ins>
      <w:ins w:id="377" w:author="Billy Mitchell" w:date="2024-11-06T01:04:00Z" w16du:dateUtc="2024-11-06T06:04:00Z">
        <w:r w:rsidR="0036567C">
          <w:t>among the proportion of scenes recalled and not recalled</w:t>
        </w:r>
      </w:ins>
      <w:ins w:id="378" w:author="Billy Mitchell" w:date="2024-11-06T01:05:00Z" w16du:dateUtc="2024-11-06T06:05:00Z">
        <w:r w:rsidR="0036567C">
          <w:t xml:space="preserve"> while expressively rating and reflectively not rating</w:t>
        </w:r>
      </w:ins>
      <w:ins w:id="379" w:author="Billy Mitchell" w:date="2024-11-06T01:07:00Z" w16du:dateUtc="2024-11-06T06:07:00Z">
        <w:r w:rsidR="00F26708">
          <w:t xml:space="preserve"> between subjects</w:t>
        </w:r>
      </w:ins>
      <w:ins w:id="380" w:author="Billy Mitchell" w:date="2024-11-06T01:05:00Z" w16du:dateUtc="2024-11-06T06:05:00Z">
        <w:r w:rsidR="0036567C">
          <w:t xml:space="preserve">. This approach also failed to </w:t>
        </w:r>
      </w:ins>
      <w:ins w:id="381" w:author="Billy Mitchell" w:date="2024-11-06T01:07:00Z" w16du:dateUtc="2024-11-06T06:07:00Z">
        <w:r w:rsidR="00F26708">
          <w:t>identify significant differences (</w:t>
        </w:r>
      </w:ins>
      <w:ins w:id="382" w:author="Billy Mitchell" w:date="2024-11-06T01:12:00Z" w16du:dateUtc="2024-11-06T06:12:00Z">
        <w:r w:rsidR="00F26708" w:rsidRPr="00F26708">
          <w:t>χ2(1, N</w:t>
        </w:r>
      </w:ins>
      <w:ins w:id="383" w:author="Billy Mitchell" w:date="2024-11-06T01:17:00Z" w16du:dateUtc="2024-11-06T06:17:00Z">
        <w:r w:rsidR="001E33D0">
          <w:t xml:space="preserve"> </w:t>
        </w:r>
      </w:ins>
      <w:ins w:id="384" w:author="Billy Mitchell" w:date="2024-11-06T01:12:00Z" w16du:dateUtc="2024-11-06T06:12:00Z">
        <w:r w:rsidR="00F26708" w:rsidRPr="00F26708">
          <w:t>=</w:t>
        </w:r>
      </w:ins>
      <w:ins w:id="385" w:author="Billy Mitchell" w:date="2024-11-06T01:17:00Z" w16du:dateUtc="2024-11-06T06:17:00Z">
        <w:r w:rsidR="001E33D0">
          <w:t xml:space="preserve"> </w:t>
        </w:r>
      </w:ins>
      <w:ins w:id="386" w:author="Billy Mitchell" w:date="2024-11-06T01:12:00Z" w16du:dateUtc="2024-11-06T06:12:00Z">
        <w:r w:rsidR="00F26708">
          <w:t>28</w:t>
        </w:r>
        <w:r w:rsidR="00F26708" w:rsidRPr="00F26708">
          <w:t>) = 0.</w:t>
        </w:r>
      </w:ins>
      <w:ins w:id="387" w:author="Billy Mitchell" w:date="2024-11-06T01:18:00Z" w16du:dateUtc="2024-11-06T06:18:00Z">
        <w:r w:rsidR="001E33D0">
          <w:t>85</w:t>
        </w:r>
      </w:ins>
      <w:ins w:id="388" w:author="Billy Mitchell" w:date="2024-11-06T01:12:00Z" w16du:dateUtc="2024-11-06T06:12:00Z">
        <w:r w:rsidR="00F26708" w:rsidRPr="00F26708">
          <w:t>, p = 0.</w:t>
        </w:r>
      </w:ins>
      <w:ins w:id="389" w:author="Billy Mitchell" w:date="2024-11-06T01:17:00Z" w16du:dateUtc="2024-11-06T06:17:00Z">
        <w:r w:rsidR="001E33D0">
          <w:t>36</w:t>
        </w:r>
      </w:ins>
      <w:ins w:id="390" w:author="Billy Mitchell" w:date="2024-11-06T01:07:00Z" w16du:dateUtc="2024-11-06T06:07:00Z">
        <w:r w:rsidR="00F26708">
          <w:t xml:space="preserve">). </w:t>
        </w:r>
      </w:ins>
      <w:ins w:id="391"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392" w:author="Billy Mitchell" w:date="2024-11-05T21:09:00Z" w16du:dateUtc="2024-11-06T02:09:00Z"/>
        </w:rPr>
      </w:pPr>
      <w:ins w:id="393" w:author="Chelsea Helion" w:date="2024-10-25T19:02:00Z">
        <w:del w:id="394" w:author="Billy Mitchell" w:date="2024-11-05T21:02:00Z" w16du:dateUtc="2024-11-06T02:02:00Z">
          <w:r w:rsidDel="00FB7334">
            <w:rPr>
              <w:b/>
              <w:bCs/>
            </w:rPr>
            <w:delText>Insert memory results.</w:delText>
          </w:r>
        </w:del>
      </w:ins>
      <w:ins w:id="395" w:author="Billy Mitchell" w:date="2024-11-05T21:03:00Z" w16du:dateUtc="2024-11-06T02:03:00Z">
        <w:r w:rsidR="00FB7334">
          <w:rPr>
            <w:b/>
            <w:bCs/>
          </w:rPr>
          <w:t xml:space="preserve">Character </w:t>
        </w:r>
      </w:ins>
      <w:ins w:id="396" w:author="Billy Mitchell" w:date="2024-11-05T21:08:00Z" w16du:dateUtc="2024-11-06T02:08:00Z">
        <w:r w:rsidR="00FB7334">
          <w:rPr>
            <w:b/>
            <w:bCs/>
          </w:rPr>
          <w:t>representations did not differ between rating cond</w:t>
        </w:r>
      </w:ins>
      <w:ins w:id="397" w:author="Billy Mitchell" w:date="2024-11-05T21:09:00Z" w16du:dateUtc="2024-11-06T02:09:00Z">
        <w:r w:rsidR="00FB7334">
          <w:rPr>
            <w:b/>
            <w:bCs/>
          </w:rPr>
          <w:t xml:space="preserve">itions. </w:t>
        </w:r>
      </w:ins>
      <w:ins w:id="398" w:author="Billy Mitchell" w:date="2024-11-06T01:37:00Z" w16du:dateUtc="2024-11-06T06:37:00Z">
        <w:r w:rsidR="00DE3DC3">
          <w:t xml:space="preserve">We again used </w:t>
        </w:r>
      </w:ins>
      <w:ins w:id="399" w:author="Billy Mitchell" w:date="2024-11-06T01:40:00Z" w16du:dateUtc="2024-11-06T06:40:00Z">
        <w:r w:rsidR="00DE3DC3">
          <w:t>dissimilarity matrices</w:t>
        </w:r>
      </w:ins>
      <w:ins w:id="400" w:author="Billy Mitchell" w:date="2024-11-06T01:38:00Z" w16du:dateUtc="2024-11-06T06:38:00Z">
        <w:r w:rsidR="00DE3DC3">
          <w:t xml:space="preserve"> to</w:t>
        </w:r>
      </w:ins>
      <w:ins w:id="401" w:author="Billy Mitchell" w:date="2024-11-06T01:41:00Z" w16du:dateUtc="2024-11-06T06:41:00Z">
        <w:r w:rsidR="00DE3DC3">
          <w:t xml:space="preserve"> determine whether rating condition yielded observable differences in character asses</w:t>
        </w:r>
      </w:ins>
      <w:ins w:id="402"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403" w:author="Billy Mitchell" w:date="2024-11-06T01:43:00Z" w16du:dateUtc="2024-11-06T06:43:00Z">
        <w:r w:rsidR="00DE3DC3">
          <w:t>0.01</w:t>
        </w:r>
      </w:ins>
      <w:ins w:id="404" w:author="Billy Mitchell" w:date="2024-11-06T01:42:00Z" w16du:dateUtc="2024-11-06T06:42:00Z">
        <w:r w:rsidR="00DE3DC3" w:rsidRPr="00DE3DC3">
          <w:t>, p = 0.</w:t>
        </w:r>
      </w:ins>
      <w:ins w:id="405" w:author="Billy Mitchell" w:date="2024-11-06T01:43:00Z" w16du:dateUtc="2024-11-06T06:43:00Z">
        <w:r w:rsidR="00DE3DC3">
          <w:t>56</w:t>
        </w:r>
      </w:ins>
      <w:ins w:id="406"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407" w:author="Billy Mitchell" w:date="2024-11-06T01:43:00Z" w16du:dateUtc="2024-11-06T06:43:00Z"/>
          <w:b/>
          <w:bCs/>
        </w:rPr>
      </w:pPr>
    </w:p>
    <w:p w14:paraId="55262788" w14:textId="667E9360" w:rsidR="00950C6D" w:rsidDel="00E82062" w:rsidRDefault="00950C6D">
      <w:pPr>
        <w:spacing w:line="240" w:lineRule="auto"/>
        <w:ind w:firstLine="720"/>
        <w:jc w:val="both"/>
        <w:rPr>
          <w:ins w:id="408" w:author="Chelsea Helion" w:date="2024-10-25T19:02:00Z"/>
          <w:del w:id="409" w:author="Billy Mitchell" w:date="2024-11-05T19:12:00Z" w16du:dateUtc="2024-11-06T00:12:00Z"/>
          <w:b/>
          <w:bCs/>
        </w:rPr>
      </w:pPr>
      <w:ins w:id="410" w:author="Chelsea Helion" w:date="2024-10-25T19:02:00Z">
        <w:del w:id="411"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412"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413" w:author="Chelsea Helion" w:date="2024-10-25T19:02:00Z"/>
          <w:del w:id="414" w:author="Billy Mitchell" w:date="2024-11-05T19:12:00Z" w16du:dateUtc="2024-11-06T00:12:00Z"/>
          <w:rPrChange w:id="415" w:author="Chelsea Helion" w:date="2024-10-23T10:53:00Z">
            <w:rPr>
              <w:ins w:id="416" w:author="Chelsea Helion" w:date="2024-10-25T19:02:00Z"/>
              <w:del w:id="417" w:author="Billy Mitchell" w:date="2024-11-05T19:12:00Z" w16du:dateUtc="2024-11-06T00:12:00Z"/>
              <w:rFonts w:ascii="Aptos" w:hAnsi="Aptos"/>
            </w:rPr>
          </w:rPrChange>
        </w:rPr>
      </w:pPr>
      <w:r>
        <w:rPr>
          <w:b/>
          <w:bCs/>
        </w:rPr>
        <w:t>Neuroimaging results</w:t>
      </w:r>
      <w:ins w:id="418"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419" w:author="Chelsea Helion" w:date="2024-10-23T10:53:00Z">
            <w:rPr>
              <w:rFonts w:ascii="Aptos" w:hAnsi="Aptos"/>
            </w:rPr>
          </w:rPrChange>
        </w:rPr>
      </w:pPr>
    </w:p>
    <w:p w14:paraId="367DC151" w14:textId="66C8BFFB" w:rsidR="00DE0869" w:rsidRPr="006E54B4" w:rsidDel="00E82062" w:rsidRDefault="00950C6D">
      <w:pPr>
        <w:spacing w:line="240" w:lineRule="auto"/>
        <w:ind w:firstLine="720"/>
        <w:jc w:val="both"/>
        <w:rPr>
          <w:del w:id="420" w:author="Billy Mitchell" w:date="2024-11-05T19:10:00Z" w16du:dateUtc="2024-11-06T00:10:00Z"/>
          <w:rPrChange w:id="421" w:author="Chelsea Helion" w:date="2024-10-23T10:53:00Z">
            <w:rPr>
              <w:del w:id="422"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PoCG) extending into the precentral gyrus (PrCG),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904155">
        <w:instrText xml:space="preserve"> ADDIN ZOTERO_ITEM CSL_CITATION {"citationID":"FGPrz7Cy","properties":{"formattedCitation":"\\super 48,49\\nosupersub{}","plainCitation":"48,49","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904155" w:rsidRPr="00904155">
        <w:rPr>
          <w:vertAlign w:val="superscript"/>
        </w:rPr>
        <w:t>48,49</w:t>
      </w:r>
      <w:r w:rsidR="008926E2" w:rsidRPr="00E5335E">
        <w:fldChar w:fldCharType="end"/>
      </w:r>
      <w:r w:rsidR="00EF26B5" w:rsidRPr="00E5335E">
        <w:t xml:space="preserve">. The clusters observed suggest that rating frequency modulated activity in regions associated with attention and sensory integration (dACC, IPL, ROL), motor control (PoCG, SMA, Cereb), and self-monitoring (dACC, IPL, </w:t>
      </w:r>
      <w:del w:id="423"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424"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425" w:author="Billy Mitchell" w:date="2024-11-05T19:10:00Z" w16du:dateUtc="2024-11-06T00:10:00Z"/>
          <w:rPrChange w:id="426" w:author="Chelsea Helion" w:date="2024-10-23T10:53:00Z">
            <w:rPr>
              <w:del w:id="427" w:author="Billy Mitchell" w:date="2024-11-05T19:10:00Z" w16du:dateUtc="2024-11-06T00:10:00Z"/>
              <w:rFonts w:ascii="Aptos" w:hAnsi="Aptos"/>
            </w:rPr>
          </w:rPrChange>
        </w:rPr>
        <w:pPrChange w:id="428" w:author="Billy Mitchell" w:date="2024-11-06T01:43:00Z" w16du:dateUtc="2024-11-06T06:43:00Z">
          <w:pPr>
            <w:spacing w:line="240" w:lineRule="auto"/>
            <w:jc w:val="both"/>
          </w:pPr>
        </w:pPrChange>
      </w:pPr>
      <w:del w:id="429" w:author="Billy Mitchell" w:date="2024-11-05T19:10:00Z" w16du:dateUtc="2024-11-06T00:10:00Z">
        <w:r w:rsidRPr="006E54B4" w:rsidDel="00E82062">
          <w:rPr>
            <w:rPrChange w:id="430"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431" w:author="Chelsea Helion" w:date="2024-10-23T10:53:00Z">
            <w:rPr>
              <w:rFonts w:ascii="Aptos" w:hAnsi="Aptos"/>
              <w:b/>
              <w:bCs/>
            </w:rPr>
          </w:rPrChange>
        </w:rPr>
        <w:pPrChange w:id="432"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433"/>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433"/>
      <w:r w:rsidR="00E75ABA">
        <w:rPr>
          <w:rStyle w:val="CommentReference"/>
        </w:rPr>
        <w:commentReference w:id="433"/>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similar to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434"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435"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recruitment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436"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437" w:author="Billy Mitchell" w:date="2024-11-05T19:11:00Z" w16du:dateUtc="2024-11-06T00:11:00Z"/>
          <w:bCs/>
        </w:rPr>
      </w:pPr>
      <w:del w:id="438"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439"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pCUN),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342C5D84"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440"/>
      <w:r w:rsidRPr="00E5335E">
        <w:t xml:space="preserve">greater magnitude </w:t>
      </w:r>
      <w:commentRangeEnd w:id="440"/>
      <w:r w:rsidR="00FE49C0">
        <w:rPr>
          <w:rStyle w:val="CommentReference"/>
        </w:rPr>
        <w:commentReference w:id="440"/>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904155">
        <w:instrText xml:space="preserve"> ADDIN ZOTERO_ITEM CSL_CITATION {"citationID":"Em62Ysuq","properties":{"formattedCitation":"\\super 48,49\\nosupersub{}","plainCitation":"48,49","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904155" w:rsidRPr="00904155">
        <w:rPr>
          <w:vertAlign w:val="superscript"/>
        </w:rPr>
        <w:t>48,49</w:t>
      </w:r>
      <w:r w:rsidR="008926E2" w:rsidRPr="00E5335E">
        <w:fldChar w:fldCharType="end"/>
      </w:r>
      <w:r w:rsidRPr="00E5335E">
        <w:t>. Although many of the structures which appeared significant are typically also considered part of the default mode network (i.e., pCUN, mPFC, IPL), under the Schaefer-Kong functional parcellation schema</w:t>
      </w:r>
      <w:ins w:id="441" w:author="Billy Mitchell" w:date="2024-11-05T18:42:00Z" w16du:dateUtc="2024-11-05T23:42:00Z">
        <w:r w:rsidR="00125F01">
          <w:t xml:space="preserve"> </w:t>
        </w:r>
      </w:ins>
      <w:del w:id="442" w:author="Billy Mitchell" w:date="2024-11-05T18:41:00Z" w16du:dateUtc="2024-11-05T23:41:00Z">
        <w:r w:rsidRPr="006E54B4" w:rsidDel="00125F01">
          <w:rPr>
            <w:rPrChange w:id="443" w:author="Chelsea Helion" w:date="2024-10-23T10:53:00Z">
              <w:rPr>
                <w:rFonts w:ascii="Aptos" w:hAnsi="Aptos"/>
              </w:rPr>
            </w:rPrChange>
          </w:rPr>
          <w:delText xml:space="preserve"> </w:delText>
        </w:r>
      </w:del>
      <w:r w:rsidR="00125F01">
        <w:fldChar w:fldCharType="begin"/>
      </w:r>
      <w:r w:rsidR="00904155">
        <w:instrText xml:space="preserve"> ADDIN ZOTERO_ITEM CSL_CITATION {"citationID":"5siKOWMb","properties":{"formattedCitation":"\\super 48\\nosupersub{}","plainCitation":"48","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904155" w:rsidRPr="00904155">
        <w:rPr>
          <w:vertAlign w:val="superscript"/>
        </w:rPr>
        <w:t>48</w:t>
      </w:r>
      <w:r w:rsidR="00125F01">
        <w:fldChar w:fldCharType="end"/>
      </w:r>
      <w:del w:id="444" w:author="Billy Mitchell" w:date="2024-11-05T18:41:00Z" w16du:dateUtc="2024-11-05T23:41:00Z">
        <w:r w:rsidRPr="006E54B4" w:rsidDel="00125F01">
          <w:rPr>
            <w:rPrChange w:id="445" w:author="Chelsea Helion" w:date="2024-10-23T10:53:00Z">
              <w:rPr>
                <w:rFonts w:ascii="Aptos" w:hAnsi="Aptos"/>
              </w:rPr>
            </w:rPrChange>
          </w:rPr>
          <w:delText>(2022)</w:delText>
        </w:r>
      </w:del>
      <w:r w:rsidRPr="006E54B4">
        <w:rPr>
          <w:rPrChange w:id="446"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447" w:author="Chelsea Helion" w:date="2024-10-23T10:53:00Z">
            <w:rPr>
              <w:rFonts w:ascii="Aptos" w:hAnsi="Aptos"/>
              <w:b/>
              <w:bCs/>
            </w:rPr>
          </w:rPrChange>
        </w:rPr>
        <w:t>Figure 6</w:t>
      </w:r>
      <w:r w:rsidRPr="006E54B4">
        <w:rPr>
          <w:rPrChange w:id="448" w:author="Chelsea Helion" w:date="2024-10-23T10:53:00Z">
            <w:rPr>
              <w:rFonts w:ascii="Aptos" w:hAnsi="Aptos"/>
            </w:rPr>
          </w:rPrChange>
        </w:rPr>
        <w:t xml:space="preserve">) may indicate that reflectively engaged watchers demonstrated greater activation of traditional default mode network structures (pCUN, mPFC, IPL) than expressive watchers, even when </w:t>
      </w:r>
      <w:r w:rsidR="00405EA4" w:rsidRPr="006E54B4">
        <w:rPr>
          <w:rPrChange w:id="449" w:author="Chelsea Helion" w:date="2024-10-23T10:53:00Z">
            <w:rPr>
              <w:rFonts w:ascii="Aptos" w:hAnsi="Aptos"/>
            </w:rPr>
          </w:rPrChange>
        </w:rPr>
        <w:t xml:space="preserve">the latter were </w:t>
      </w:r>
      <w:r w:rsidRPr="006E54B4">
        <w:rPr>
          <w:rPrChange w:id="450" w:author="Chelsea Helion" w:date="2024-10-23T10:53:00Z">
            <w:rPr>
              <w:rFonts w:ascii="Aptos" w:hAnsi="Aptos"/>
            </w:rPr>
          </w:rPrChange>
        </w:rPr>
        <w:t xml:space="preserve">not </w:t>
      </w:r>
      <w:r w:rsidR="00405EA4" w:rsidRPr="006E54B4">
        <w:rPr>
          <w:rPrChange w:id="451" w:author="Chelsea Helion" w:date="2024-10-23T10:53:00Z">
            <w:rPr>
              <w:rFonts w:ascii="Aptos" w:hAnsi="Aptos"/>
            </w:rPr>
          </w:rPrChange>
        </w:rPr>
        <w:t xml:space="preserve">actively providing </w:t>
      </w:r>
      <w:r w:rsidRPr="006E54B4">
        <w:rPr>
          <w:rPrChange w:id="452" w:author="Chelsea Helion" w:date="2024-10-23T10:53:00Z">
            <w:rPr>
              <w:rFonts w:ascii="Aptos" w:hAnsi="Aptos"/>
            </w:rPr>
          </w:rPrChange>
        </w:rPr>
        <w:t>rating</w:t>
      </w:r>
      <w:r w:rsidR="00405EA4" w:rsidRPr="006E54B4">
        <w:rPr>
          <w:rPrChange w:id="453" w:author="Chelsea Helion" w:date="2024-10-23T10:53:00Z">
            <w:rPr>
              <w:rFonts w:ascii="Aptos" w:hAnsi="Aptos"/>
            </w:rPr>
          </w:rPrChange>
        </w:rPr>
        <w:t>s</w:t>
      </w:r>
      <w:r w:rsidRPr="006E54B4">
        <w:rPr>
          <w:rPrChange w:id="454"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explicitly rating. </w:t>
      </w:r>
      <w:r>
        <w:t>Next, we aimed to assess whether being able to rate subjective experience evoked different patterns of neural activity, regardless of whether one was actively rating at the time</w:t>
      </w:r>
      <w:commentRangeStart w:id="455"/>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455"/>
      <w:r>
        <w:rPr>
          <w:rStyle w:val="CommentReference"/>
        </w:rPr>
        <w:commentReference w:id="455"/>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vmPFC),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456" w:author="Billy Mitchell" w:date="2024-11-05T19:12:00Z" w16du:dateUtc="2024-11-06T00:12:00Z"/>
          <w:rPrChange w:id="457" w:author="Chelsea Helion" w:date="2024-10-23T10:53:00Z">
            <w:rPr>
              <w:del w:id="458" w:author="Billy Mitchell" w:date="2024-11-05T19:12:00Z" w16du:dateUtc="2024-11-06T00:12:00Z"/>
              <w:rFonts w:ascii="Aptos" w:hAnsi="Aptos"/>
            </w:rPr>
          </w:rPrChange>
        </w:rPr>
      </w:pPr>
      <w:ins w:id="459"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460" w:author="Billy Mitchell" w:date="2024-11-05T19:11:00Z" w16du:dateUtc="2024-11-06T00:11:00Z"/>
          <w:rPrChange w:id="461" w:author="Chelsea Helion" w:date="2024-10-23T10:53:00Z">
            <w:rPr>
              <w:del w:id="462" w:author="Billy Mitchell" w:date="2024-11-05T19:11:00Z" w16du:dateUtc="2024-11-06T00:11:00Z"/>
              <w:rFonts w:ascii="Aptos" w:hAnsi="Aptos"/>
            </w:rPr>
          </w:rPrChange>
        </w:rPr>
      </w:pPr>
      <w:del w:id="463"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464" w:author="Billy Mitchell" w:date="2024-11-05T19:11:00Z" w16du:dateUtc="2024-11-06T00:11:00Z"/>
          <w:rPrChange w:id="465" w:author="Chelsea Helion" w:date="2024-10-23T10:53:00Z">
            <w:rPr>
              <w:del w:id="466"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467" w:author="Billy Mitchell" w:date="2024-11-05T19:11:00Z" w16du:dateUtc="2024-11-06T00:11:00Z"/>
          <w:rPrChange w:id="468" w:author="Chelsea Helion" w:date="2024-10-23T10:53:00Z">
            <w:rPr>
              <w:del w:id="469" w:author="Billy Mitchell" w:date="2024-11-05T19:11:00Z" w16du:dateUtc="2024-11-06T00:11:00Z"/>
              <w:rFonts w:ascii="Aptos" w:hAnsi="Aptos"/>
            </w:rPr>
          </w:rPrChange>
        </w:rPr>
      </w:pPr>
      <w:del w:id="470" w:author="Billy Mitchell" w:date="2024-11-05T19:11:00Z" w16du:dateUtc="2024-11-06T00:11:00Z">
        <w:r w:rsidRPr="006E54B4" w:rsidDel="00E82062">
          <w:rPr>
            <w:rPrChange w:id="471"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472"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473" w:author="Billy Mitchell" w:date="2024-11-05T19:12:00Z" w16du:dateUtc="2024-11-06T00:12:00Z"/>
          <w:b/>
          <w:rPrChange w:id="474" w:author="Chelsea Helion" w:date="2024-10-23T10:53:00Z">
            <w:rPr>
              <w:del w:id="475" w:author="Billy Mitchell" w:date="2024-11-05T19:12:00Z" w16du:dateUtc="2024-11-06T00:12:00Z"/>
              <w:rFonts w:ascii="Aptos" w:hAnsi="Aptos"/>
              <w:b/>
            </w:rPr>
          </w:rPrChange>
        </w:rPr>
        <w:pPrChange w:id="476"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477" w:author="Billy Mitchell" w:date="2024-11-05T19:12:00Z" w16du:dateUtc="2024-11-06T00:12:00Z"/>
          <w:b/>
          <w:rPrChange w:id="478" w:author="Chelsea Helion" w:date="2024-10-23T10:53:00Z">
            <w:rPr>
              <w:del w:id="479" w:author="Billy Mitchell" w:date="2024-11-05T19:12:00Z" w16du:dateUtc="2024-11-06T00:12:00Z"/>
              <w:rFonts w:ascii="Aptos" w:hAnsi="Aptos"/>
              <w:b/>
            </w:rPr>
          </w:rPrChange>
        </w:rPr>
        <w:pPrChange w:id="480"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481" w:author="Billy Mitchell" w:date="2024-11-05T19:12:00Z" w16du:dateUtc="2024-11-06T00:12:00Z"/>
          <w:b/>
          <w:rPrChange w:id="482" w:author="Chelsea Helion" w:date="2024-10-23T10:53:00Z">
            <w:rPr>
              <w:del w:id="483" w:author="Billy Mitchell" w:date="2024-11-05T19:12:00Z" w16du:dateUtc="2024-11-06T00:12:00Z"/>
              <w:rFonts w:ascii="Aptos" w:hAnsi="Aptos"/>
              <w:b/>
            </w:rPr>
          </w:rPrChange>
        </w:rPr>
        <w:pPrChange w:id="484"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485" w:author="Billy Mitchell" w:date="2024-11-05T19:12:00Z" w16du:dateUtc="2024-11-06T00:12:00Z"/>
          <w:b/>
          <w:rPrChange w:id="486" w:author="Chelsea Helion" w:date="2024-10-23T10:53:00Z">
            <w:rPr>
              <w:del w:id="487" w:author="Billy Mitchell" w:date="2024-11-05T19:12:00Z" w16du:dateUtc="2024-11-06T00:12:00Z"/>
              <w:rFonts w:ascii="Aptos" w:hAnsi="Aptos"/>
              <w:b/>
            </w:rPr>
          </w:rPrChange>
        </w:rPr>
        <w:pPrChange w:id="488"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489" w:author="Billy Mitchell" w:date="2024-11-05T19:12:00Z" w16du:dateUtc="2024-11-06T00:12:00Z"/>
          <w:b/>
          <w:rPrChange w:id="490" w:author="Chelsea Helion" w:date="2024-10-23T10:53:00Z">
            <w:rPr>
              <w:del w:id="491" w:author="Billy Mitchell" w:date="2024-11-05T19:12:00Z" w16du:dateUtc="2024-11-06T00:12:00Z"/>
              <w:rFonts w:ascii="Aptos" w:hAnsi="Aptos"/>
              <w:b/>
            </w:rPr>
          </w:rPrChange>
        </w:rPr>
        <w:pPrChange w:id="492"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493" w:author="Billy Mitchell" w:date="2024-11-05T19:12:00Z" w16du:dateUtc="2024-11-06T00:12:00Z"/>
          <w:b/>
          <w:rPrChange w:id="494" w:author="Chelsea Helion" w:date="2024-10-23T10:53:00Z">
            <w:rPr>
              <w:del w:id="495" w:author="Billy Mitchell" w:date="2024-11-05T19:12:00Z" w16du:dateUtc="2024-11-06T00:12:00Z"/>
              <w:rFonts w:ascii="Aptos" w:hAnsi="Aptos"/>
              <w:b/>
            </w:rPr>
          </w:rPrChange>
        </w:rPr>
        <w:pPrChange w:id="496"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497" w:author="Billy Mitchell" w:date="2024-11-05T19:12:00Z" w16du:dateUtc="2024-11-06T00:12:00Z"/>
          <w:b/>
          <w:rPrChange w:id="498" w:author="Chelsea Helion" w:date="2024-10-23T10:53:00Z">
            <w:rPr>
              <w:del w:id="499" w:author="Billy Mitchell" w:date="2024-11-05T19:12:00Z" w16du:dateUtc="2024-11-06T00:12:00Z"/>
              <w:rFonts w:ascii="Aptos" w:hAnsi="Aptos"/>
              <w:b/>
            </w:rPr>
          </w:rPrChange>
        </w:rPr>
        <w:pPrChange w:id="500"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501" w:author="Billy Mitchell" w:date="2024-11-05T19:12:00Z" w16du:dateUtc="2024-11-06T00:12:00Z"/>
          <w:b/>
          <w:rPrChange w:id="502" w:author="Chelsea Helion" w:date="2024-10-23T10:53:00Z">
            <w:rPr>
              <w:del w:id="503" w:author="Billy Mitchell" w:date="2024-11-05T19:12:00Z" w16du:dateUtc="2024-11-06T00:12:00Z"/>
              <w:rFonts w:ascii="Aptos" w:hAnsi="Aptos"/>
              <w:b/>
            </w:rPr>
          </w:rPrChange>
        </w:rPr>
        <w:pPrChange w:id="504"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505" w:author="Billy Mitchell" w:date="2024-11-05T19:12:00Z" w16du:dateUtc="2024-11-06T00:12:00Z"/>
          <w:b/>
          <w:rPrChange w:id="506" w:author="Chelsea Helion" w:date="2024-10-23T10:53:00Z">
            <w:rPr>
              <w:del w:id="507" w:author="Billy Mitchell" w:date="2024-11-05T19:12:00Z" w16du:dateUtc="2024-11-06T00:12:00Z"/>
              <w:rFonts w:ascii="Aptos" w:hAnsi="Aptos"/>
              <w:b/>
            </w:rPr>
          </w:rPrChange>
        </w:rPr>
        <w:pPrChange w:id="508"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509" w:author="Billy Mitchell" w:date="2024-11-05T19:12:00Z" w16du:dateUtc="2024-11-06T00:12:00Z"/>
          <w:b/>
          <w:rPrChange w:id="510" w:author="Chelsea Helion" w:date="2024-10-23T10:53:00Z">
            <w:rPr>
              <w:del w:id="511" w:author="Billy Mitchell" w:date="2024-11-05T19:12:00Z" w16du:dateUtc="2024-11-06T00:12:00Z"/>
              <w:rFonts w:ascii="Aptos" w:hAnsi="Aptos"/>
              <w:b/>
            </w:rPr>
          </w:rPrChange>
        </w:rPr>
        <w:pPrChange w:id="512"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513" w:author="Billy Mitchell" w:date="2024-11-05T19:12:00Z" w16du:dateUtc="2024-11-06T00:12:00Z"/>
          <w:bCs/>
          <w:noProof/>
          <w:rPrChange w:id="514" w:author="Chelsea Helion" w:date="2024-10-23T10:53:00Z">
            <w:rPr>
              <w:del w:id="515"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516" w:author="Billy Mitchell" w:date="2024-11-05T19:11:00Z" w16du:dateUtc="2024-11-06T00:11:00Z"/>
          <w:bCs/>
        </w:rPr>
      </w:pPr>
      <w:moveFromRangeStart w:id="517" w:author="Billy Mitchell" w:date="2024-11-05T19:11:00Z" w:name="move181726332"/>
      <w:moveFrom w:id="518"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517"/>
    <w:p w14:paraId="48802B97" w14:textId="5C5964EF" w:rsidR="00A77E81" w:rsidRPr="00E5335E" w:rsidDel="00E82062" w:rsidRDefault="00A77E81">
      <w:pPr>
        <w:spacing w:line="240" w:lineRule="auto"/>
        <w:jc w:val="both"/>
        <w:rPr>
          <w:del w:id="519" w:author="Billy Mitchell" w:date="2024-11-05T19:12:00Z" w16du:dateUtc="2024-11-06T00:12:00Z"/>
          <w:b/>
        </w:rPr>
        <w:pPrChange w:id="520"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521"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pCUN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demonstrated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522" w:author="Billy Mitchell" w:date="2024-11-05T22:49:00Z" w16du:dateUtc="2024-11-06T03:49:00Z"/>
          <w:b/>
          <w:bCs/>
        </w:rPr>
      </w:pPr>
      <w:bookmarkStart w:id="523" w:name="_ff7ui3r811kl" w:colFirst="0" w:colLast="0"/>
      <w:bookmarkEnd w:id="523"/>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20A4D8EE" w:rsidR="00DE3855" w:rsidRPr="00FE49C0" w:rsidRDefault="00DE3855" w:rsidP="00DE3855">
      <w:pPr>
        <w:spacing w:line="240" w:lineRule="auto"/>
        <w:ind w:firstLine="720"/>
        <w:jc w:val="both"/>
        <w:rPr>
          <w:rFonts w:eastAsia="Times New Roman"/>
          <w:color w:val="000000"/>
          <w:lang w:val="en-US"/>
        </w:rPr>
      </w:pPr>
      <w:commentRangeStart w:id="524"/>
      <w:r w:rsidRPr="00FE49C0">
        <w:t xml:space="preserve">The present study aimed to characterize how neural activity differed while continuously rating or not rating a video stimulus under otherwise identical instructional conditions and focal topics. </w:t>
      </w:r>
      <w:commentRangeEnd w:id="524"/>
      <w:r w:rsidR="00297C72">
        <w:rPr>
          <w:rStyle w:val="CommentReference"/>
        </w:rPr>
        <w:commentReference w:id="524"/>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525"/>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525"/>
      <w:r w:rsidR="00297C72">
        <w:rPr>
          <w:rStyle w:val="CommentReference"/>
        </w:rPr>
        <w:commentReference w:id="525"/>
      </w:r>
      <w:r w:rsidRPr="00FE49C0">
        <w:t xml:space="preserve">In doing so, this study extends </w:t>
      </w:r>
      <w:r w:rsidR="00297C72">
        <w:t xml:space="preserve">prior </w:t>
      </w:r>
      <w:r w:rsidRPr="00FE49C0">
        <w:t>results</w:t>
      </w:r>
      <w:r w:rsidR="00297C72">
        <w:t xml:space="preserve"> examining studies that exclusively examined passive viewing </w:t>
      </w:r>
      <w:r w:rsidR="00902099">
        <w:rPr>
          <w:highlight w:val="yellow"/>
        </w:rPr>
        <w:fldChar w:fldCharType="begin"/>
      </w:r>
      <w:r w:rsidR="00904155">
        <w:rPr>
          <w:highlight w:val="yellow"/>
        </w:rPr>
        <w:instrText xml:space="preserve"> ADDIN ZOTERO_ITEM CSL_CITATION {"citationID":"KKN3dyUc","properties":{"formattedCitation":"\\super 4,32,33\\nosupersub{}","plainCitation":"4,32,33","noteIndex":0},"citationItems":[{"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2049,"uris":["http://zotero.org/users/6239255/items/4A6X6BHL"],"itemData":{"id":12049,"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02099">
        <w:rPr>
          <w:highlight w:val="yellow"/>
        </w:rPr>
        <w:fldChar w:fldCharType="separate"/>
      </w:r>
      <w:r w:rsidR="00904155" w:rsidRPr="00904155">
        <w:rPr>
          <w:vertAlign w:val="superscript"/>
        </w:rPr>
        <w:t>4,32,33</w:t>
      </w:r>
      <w:r w:rsidR="00902099">
        <w:rPr>
          <w:highlight w:val="yellow"/>
        </w:rPr>
        <w:fldChar w:fldCharType="end"/>
      </w:r>
      <w:r w:rsidR="00297C72">
        <w:t xml:space="preserve">, or contrasted passive and expressive viewing without maintaining goal </w:t>
      </w:r>
      <w:del w:id="526" w:author="Billy Mitchell" w:date="2024-11-08T11:52:00Z" w16du:dateUtc="2024-11-08T16:52:00Z">
        <w:r w:rsidR="00297C72" w:rsidDel="00902099">
          <w:delText>congurency</w:delText>
        </w:r>
      </w:del>
      <w:ins w:id="527" w:author="Billy Mitchell" w:date="2024-11-08T11:52:00Z" w16du:dateUtc="2024-11-08T16:52:00Z">
        <w:r w:rsidR="00902099">
          <w:t>congruence</w:t>
        </w:r>
      </w:ins>
      <w:r w:rsidR="00297C72">
        <w:t xml:space="preserve"> </w:t>
      </w:r>
      <w:r w:rsidR="00902099">
        <w:rPr>
          <w:highlight w:val="yellow"/>
        </w:rPr>
        <w:fldChar w:fldCharType="begin"/>
      </w:r>
      <w:r w:rsidR="00904155">
        <w:rPr>
          <w:highlight w:val="yellow"/>
        </w:rPr>
        <w:instrText xml:space="preserve"> ADDIN ZOTERO_ITEM CSL_CITATION {"citationID":"59FnPC5c","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902099">
        <w:rPr>
          <w:highlight w:val="yellow"/>
        </w:rPr>
        <w:fldChar w:fldCharType="separate"/>
      </w:r>
      <w:r w:rsidR="00904155" w:rsidRPr="00904155">
        <w:rPr>
          <w:vertAlign w:val="superscript"/>
        </w:rPr>
        <w:t>23</w:t>
      </w:r>
      <w:r w:rsidR="00902099">
        <w:rPr>
          <w:highlight w:val="yellow"/>
        </w:rPr>
        <w:fldChar w:fldCharType="end"/>
      </w:r>
      <w:r w:rsidR="00297C72">
        <w:t xml:space="preserve">. </w:t>
      </w:r>
      <w:commentRangeStart w:id="528"/>
      <w:r w:rsidRPr="00FE49C0">
        <w:rPr>
          <w:rFonts w:eastAsia="Times New Roman"/>
          <w:color w:val="000000"/>
          <w:lang w:val="en-US"/>
        </w:rPr>
        <w:t>Based upon this previous work and supplemental priors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529"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530"/>
      <w:r w:rsidRPr="00FE49C0">
        <w:rPr>
          <w:rFonts w:eastAsia="Times New Roman"/>
          <w:color w:val="000000"/>
          <w:lang w:val="en-US"/>
        </w:rPr>
        <w:t xml:space="preserve">ACC, AI, IPS SPL, STG, Occ, TPJ and FFG </w:t>
      </w:r>
      <w:commentRangeEnd w:id="530"/>
      <w:r w:rsidR="00297C72">
        <w:rPr>
          <w:rStyle w:val="CommentReference"/>
        </w:rPr>
        <w:commentReference w:id="530"/>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531"/>
      <w:r w:rsidRPr="00FE49C0">
        <w:rPr>
          <w:rFonts w:eastAsia="Times New Roman"/>
          <w:color w:val="000000"/>
          <w:lang w:val="en-US"/>
        </w:rPr>
        <w:t>pCUN, IPL, and mPFC</w:t>
      </w:r>
      <w:commentRangeEnd w:id="531"/>
      <w:r w:rsidR="00297C72">
        <w:rPr>
          <w:rStyle w:val="CommentReference"/>
        </w:rPr>
        <w:commentReference w:id="531"/>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532"/>
      <w:r w:rsidRPr="00FE49C0">
        <w:rPr>
          <w:rFonts w:eastAsia="Times New Roman"/>
          <w:color w:val="000000"/>
          <w:lang w:val="en-US"/>
        </w:rPr>
        <w:t>IPS, SPL, Occ, and FFG</w:t>
      </w:r>
      <w:commentRangeEnd w:id="532"/>
      <w:r w:rsidR="00A41260">
        <w:rPr>
          <w:rStyle w:val="CommentReference"/>
        </w:rPr>
        <w:commentReference w:id="532"/>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pCun, and vmPFC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533"/>
      <w:r w:rsidRPr="00FE49C0">
        <w:rPr>
          <w:rFonts w:eastAsia="Times New Roman"/>
          <w:color w:val="000000"/>
          <w:lang w:val="en-US"/>
        </w:rPr>
        <w:t xml:space="preserve">two conditions </w:t>
      </w:r>
      <w:commentRangeEnd w:id="533"/>
      <w:r w:rsidR="00297C72">
        <w:rPr>
          <w:rStyle w:val="CommentReference"/>
        </w:rPr>
        <w:commentReference w:id="533"/>
      </w:r>
      <w:r w:rsidRPr="00FE49C0">
        <w:rPr>
          <w:rFonts w:eastAsia="Times New Roman"/>
          <w:color w:val="000000"/>
          <w:lang w:val="en-US"/>
        </w:rPr>
        <w:t xml:space="preserve">in activation of the ACC, AI, or STG. Additionally, we found that </w:t>
      </w:r>
      <w:commentRangeStart w:id="534"/>
      <w:r w:rsidRPr="00FE49C0">
        <w:rPr>
          <w:rFonts w:eastAsia="Times New Roman"/>
          <w:color w:val="000000"/>
          <w:lang w:val="en-US"/>
        </w:rPr>
        <w:t xml:space="preserve">non-rating </w:t>
      </w:r>
      <w:commentRangeEnd w:id="534"/>
      <w:r w:rsidR="00297C72">
        <w:rPr>
          <w:rStyle w:val="CommentReference"/>
        </w:rPr>
        <w:commentReference w:id="534"/>
      </w:r>
      <w:r w:rsidRPr="00FE49C0">
        <w:rPr>
          <w:rFonts w:eastAsia="Times New Roman"/>
          <w:color w:val="000000"/>
          <w:lang w:val="en-US"/>
        </w:rPr>
        <w:t xml:space="preserve">elicited greater pSTS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pCUN and TPJ. No significant group synchrony differences were observed in IPL, mPFC,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parametric, univariate, and intersubject correlational analyses, portions of the right MTL, bilateral TPJ, right IPS, and right pCun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commentRangeEnd w:id="528"/>
      <w:r w:rsidR="00A41260">
        <w:rPr>
          <w:rStyle w:val="CommentReference"/>
        </w:rPr>
        <w:commentReference w:id="528"/>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535"/>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535"/>
      <w:r w:rsidR="00F21D6A">
        <w:rPr>
          <w:rStyle w:val="CommentReference"/>
        </w:rPr>
        <w:commentReference w:id="535"/>
      </w:r>
    </w:p>
    <w:p w14:paraId="6BE2844C" w14:textId="2B8B6176"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904155">
        <w:rPr>
          <w:bCs/>
        </w:rPr>
        <w:instrText xml:space="preserve"> ADDIN ZOTERO_ITEM CSL_CITATION {"citationID":"jZeg5cse","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904155" w:rsidRPr="00904155">
        <w:rPr>
          <w:vertAlign w:val="superscript"/>
        </w:rPr>
        <w:t>23</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pCUN may suggest differences in social cognition as a product of </w:t>
      </w:r>
      <w:r w:rsidR="007C01F4">
        <w:rPr>
          <w:bCs/>
        </w:rPr>
        <w:t>maintaining an active viewing goal</w:t>
      </w:r>
      <w:r w:rsidR="008D4759" w:rsidRPr="00FE49C0">
        <w:rPr>
          <w:bCs/>
        </w:rPr>
        <w:t xml:space="preserve">. </w:t>
      </w:r>
      <w:commentRangeStart w:id="536"/>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subject’s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536"/>
      <w:r w:rsidR="007C01F4">
        <w:rPr>
          <w:rStyle w:val="CommentReference"/>
        </w:rPr>
        <w:commentReference w:id="536"/>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A few unanticipated-but-observed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67888C10"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904155">
        <w:rPr>
          <w:bCs/>
        </w:rPr>
        <w:instrText xml:space="preserve"> ADDIN ZOTERO_ITEM CSL_CITATION {"citationID":"SH97KzVp","properties":{"formattedCitation":"\\super 50,51\\nosupersub{}","plainCitation":"50,51","noteIndex":0},"citationItems":[{"id":21001,"uris":["http://zotero.org/users/6239255/items/LHKMUCY5"],"itemData":{"id":21001,"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904155" w:rsidRPr="00904155">
        <w:rPr>
          <w:vertAlign w:val="superscript"/>
        </w:rPr>
        <w:t>50,51</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537"/>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537"/>
      <w:r w:rsidR="003F1AFF">
        <w:rPr>
          <w:rStyle w:val="CommentReference"/>
        </w:rPr>
        <w:commentReference w:id="537"/>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904155">
        <w:rPr>
          <w:bCs/>
        </w:rPr>
        <w:instrText xml:space="preserve"> ADDIN ZOTERO_ITEM CSL_CITATION {"citationID":"StiEtIGC","properties":{"formattedCitation":"\\super 25\\nosupersub{}","plainCitation":"25","noteIndex":0},"citationItems":[{"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904155" w:rsidRPr="00904155">
        <w:rPr>
          <w:vertAlign w:val="superscript"/>
        </w:rPr>
        <w:t>25</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904155">
        <w:rPr>
          <w:bCs/>
        </w:rPr>
        <w:instrText xml:space="preserve"> ADDIN ZOTERO_ITEM CSL_CITATION {"citationID":"rjNqfnm2","properties":{"formattedCitation":"\\super 52\\uc0\\u8211{}54\\nosupersub{}","plainCitation":"52–54","noteIndex":0},"citationItems":[{"id":20967,"uris":["http://zotero.org/users/6239255/items/TJQDNGZX"],"itemData":{"id":20967,"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20968,"uris":["http://zotero.org/users/6239255/items/LH8ZZACS"],"itemData":{"id":2096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20966,"uris":["http://zotero.org/users/6239255/items/AN8BBCMI"],"itemData":{"id":20966,"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904155" w:rsidRPr="00904155">
        <w:rPr>
          <w:vertAlign w:val="superscript"/>
        </w:rPr>
        <w:t>52–54</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02017393" w:rsidR="00DE0869" w:rsidRPr="00F91824" w:rsidRDefault="004C0767" w:rsidP="008D4759">
      <w:pPr>
        <w:spacing w:line="240" w:lineRule="auto"/>
        <w:ind w:firstLine="720"/>
        <w:jc w:val="both"/>
        <w:rPr>
          <w:bCs/>
        </w:rPr>
      </w:pPr>
      <w:r w:rsidRPr="00F91824">
        <w:rPr>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correlated with increased dACC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ound greater activation of some task-related regions, including the dPFC,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eurosynth meta-analysis suggested might activate while rating, as the portions of the ACC that were active in that analysis (i.e., pregenual and subgenual ACC) would reflect altered emotional responses</w:t>
      </w:r>
      <w:r w:rsidR="008E6275" w:rsidRPr="00F91824">
        <w:rPr>
          <w:bCs/>
        </w:rPr>
        <w:t xml:space="preserve"> </w:t>
      </w:r>
      <w:r w:rsidR="005466D0" w:rsidRPr="00F91824">
        <w:rPr>
          <w:bCs/>
        </w:rPr>
        <w:fldChar w:fldCharType="begin"/>
      </w:r>
      <w:r w:rsidR="00904155">
        <w:rPr>
          <w:bCs/>
        </w:rPr>
        <w:instrText xml:space="preserve"> ADDIN ZOTERO_ITEM CSL_CITATION {"citationID":"e6yXAfm5","properties":{"formattedCitation":"\\super 55\\nosupersub{}","plainCitation":"55","noteIndex":0},"citationItems":[{"id":21058,"uris":["http://zotero.org/users/6239255/items/ECRZQ2M5"],"itemData":{"id":21058,"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904155" w:rsidRPr="00904155">
        <w:rPr>
          <w:vertAlign w:val="superscript"/>
        </w:rPr>
        <w:t>55</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904155">
        <w:rPr>
          <w:bCs/>
        </w:rPr>
        <w:instrText xml:space="preserve"> ADDIN ZOTERO_ITEM CSL_CITATION {"citationID":"jq4P1KRL","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904155" w:rsidRPr="00904155">
        <w:rPr>
          <w:vertAlign w:val="superscript"/>
        </w:rPr>
        <w:t>23</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538"/>
      <w:r w:rsidRPr="00F91824">
        <w:rPr>
          <w:bCs/>
        </w:rPr>
        <w:t xml:space="preserve">If altered neural activity in a specific region is a substantial concern when using this approach, it may be possible to regress out rating-related activation during pre-processing using a study design similar to what we had used here (i.e., contrasting a rating and non-rating group to the same stimulus). </w:t>
      </w:r>
      <w:commentRangeEnd w:id="538"/>
      <w:r w:rsidR="00EC6475">
        <w:rPr>
          <w:rStyle w:val="CommentReference"/>
        </w:rPr>
        <w:commentReference w:id="538"/>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245C6F88"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in light of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539"/>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904155">
        <w:instrText xml:space="preserve"> ADDIN ZOTERO_ITEM CSL_CITATION {"citationID":"utpBOYuT","properties":{"formattedCitation":"\\super 56\\nosupersub{}","plainCitation":"56","noteIndex":0},"citationItems":[{"id":21057,"uris":["http://zotero.org/users/6239255/items/QFG6FRZH"],"itemData":{"id":21057,"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904155" w:rsidRPr="00904155">
        <w:rPr>
          <w:vertAlign w:val="superscript"/>
        </w:rPr>
        <w:t>56</w:t>
      </w:r>
      <w:r w:rsidR="00227A75" w:rsidRPr="00F91824">
        <w:fldChar w:fldCharType="end"/>
      </w:r>
      <w:r w:rsidRPr="00F91824">
        <w:t xml:space="preserve">. </w:t>
      </w:r>
      <w:commentRangeEnd w:id="539"/>
      <w:r w:rsidR="00EC6475">
        <w:rPr>
          <w:rStyle w:val="CommentReference"/>
        </w:rPr>
        <w:commentReference w:id="539"/>
      </w:r>
      <w:r w:rsidRPr="00F91824">
        <w:t>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button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904155">
        <w:instrText xml:space="preserve"> ADDIN ZOTERO_ITEM CSL_CITATION {"citationID":"nhp1KRO2","properties":{"formattedCitation":"\\super 57\\nosupersub{}","plainCitation":"57","noteIndex":0},"citationItems":[{"id":11814,"uris":["http://zotero.org/users/6239255/items/PAB5DXAK"],"itemData":{"id":11814,"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904155" w:rsidRPr="00904155">
        <w:rPr>
          <w:vertAlign w:val="superscript"/>
        </w:rPr>
        <w:t>57</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070CC81C"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904155">
        <w:instrText xml:space="preserve"> ADDIN ZOTERO_ITEM CSL_CITATION {"citationID":"gxY5bTYf","properties":{"formattedCitation":"\\super 58\\nosupersub{}","plainCitation":"58","noteIndex":0},"citationItems":[{"id":21056,"uris":["http://zotero.org/users/6239255/items/9MUM8KKB"],"itemData":{"id":21056,"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904155" w:rsidRPr="00904155">
        <w:rPr>
          <w:vertAlign w:val="superscript"/>
        </w:rPr>
        <w:t>58</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904155">
        <w:instrText xml:space="preserve"> ADDIN ZOTERO_ITEM CSL_CITATION {"citationID":"AZP4FI9E","properties":{"formattedCitation":"\\super 59\\nosupersub{}","plainCitation":"59","noteIndex":0},"citationItems":[{"id":21055,"uris":["http://zotero.org/users/6239255/items/M3MX3MN3"],"itemData":{"id":2105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904155" w:rsidRPr="00904155">
        <w:rPr>
          <w:vertAlign w:val="superscript"/>
        </w:rPr>
        <w:t>59</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6724E1">
        <w:instrText xml:space="preserve"> ADDIN ZOTERO_ITEM CSL_CITATION {"citationID":"48VGx9Ti","properties":{"formattedCitation":"\\super 10,60\\uc0\\u8211{}62\\nosupersub{}","plainCitation":"10,60–62","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1053,"uris":["http://zotero.org/users/6239255/items/AXIRVPRD"],"itemData":{"id":21053,"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21052,"uris":["http://zotero.org/users/6239255/items/XCHLZ9DS"],"itemData":{"id":21052,"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21054,"uris":["http://zotero.org/users/6239255/items/IPMTCUXJ"],"itemData":{"id":21054,"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6724E1" w:rsidRPr="006724E1">
        <w:rPr>
          <w:vertAlign w:val="superscript"/>
        </w:rPr>
        <w:t>10,60–62</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demand but which is not expressive </w:t>
      </w:r>
      <w:r w:rsidR="00EC6475">
        <w:t>viewing</w:t>
      </w:r>
      <w:r w:rsidRPr="00F91824">
        <w:t>, limits our ability to isolate neural correlates specific to rating from those related to general cognitive and sensory processing.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designs, including varying mediums (e.g., video, audio, text), genres (e.g., comedies, dramas, documentaries), emotional tones (e.g., happy, sad, suspenseful), and narrative complexity, as continuous online ratings may prove to be more or less obtrusive depending upon these factors. Collecting continuous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5ABDDCB3"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6724E1">
        <w:instrText xml:space="preserve"> ADDIN ZOTERO_ITEM CSL_CITATION {"citationID":"Mt215vKh","properties":{"formattedCitation":"\\super 14\\nosupersub{}","plainCitation":"14","noteIndex":0},"citationItems":[{"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724E1" w:rsidRPr="006724E1">
        <w:rPr>
          <w:vertAlign w:val="superscript"/>
        </w:rPr>
        <w:t>14</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904155">
        <w:instrText xml:space="preserve"> ADDIN ZOTERO_ITEM CSL_CITATION {"citationID":"KGxN8zJW","properties":{"formattedCitation":"\\super 35\\nosupersub{}","plainCitation":"35","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904155" w:rsidRPr="00904155">
        <w:rPr>
          <w:vertAlign w:val="superscript"/>
        </w:rPr>
        <w:t>35</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hom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Pr="00F91824" w:rsidDel="00B53FEE" w:rsidRDefault="00FE3980">
      <w:pPr>
        <w:rPr>
          <w:del w:id="540" w:author="Billy Mitchell" w:date="2024-11-05T22:50:00Z" w16du:dateUtc="2024-11-06T03:50:00Z"/>
          <w:b/>
        </w:rPr>
      </w:pPr>
      <w:r w:rsidRPr="00F91824">
        <w:rPr>
          <w:b/>
        </w:rPr>
        <w:br w:type="page"/>
      </w:r>
    </w:p>
    <w:p w14:paraId="0F9982F7" w14:textId="17D07C77" w:rsidR="00DE0869" w:rsidRPr="00F91824" w:rsidRDefault="00000000">
      <w:pPr>
        <w:rPr>
          <w:b/>
        </w:rPr>
        <w:pPrChange w:id="541"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pCUN) did demonstrate differential activation as a consequence of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542" w:name="_3m71kq8syq2c" w:colFirst="0" w:colLast="0"/>
      <w:bookmarkEnd w:id="542"/>
    </w:p>
    <w:p w14:paraId="119EA104" w14:textId="54F3B8F5" w:rsidR="009623C0" w:rsidRPr="002947A3" w:rsidRDefault="009623C0">
      <w:pPr>
        <w:pStyle w:val="Heading2"/>
        <w:spacing w:before="0" w:after="0" w:line="240" w:lineRule="auto"/>
        <w:jc w:val="both"/>
        <w:rPr>
          <w:b/>
          <w:bCs/>
          <w:sz w:val="22"/>
          <w:szCs w:val="22"/>
        </w:rPr>
        <w:pPrChange w:id="543" w:author="Chelsea Helion" w:date="2024-10-25T12:15:00Z">
          <w:pPr>
            <w:pStyle w:val="Heading2"/>
            <w:spacing w:before="0" w:after="0" w:line="240" w:lineRule="auto"/>
            <w:ind w:firstLine="720"/>
            <w:jc w:val="both"/>
          </w:pPr>
        </w:pPrChange>
      </w:pPr>
      <w:del w:id="544" w:author="Billy Mitchell" w:date="2024-10-30T09:47:00Z" w16du:dateUtc="2024-10-30T13:47:00Z">
        <w:r w:rsidRPr="002947A3" w:rsidDel="00A565EC">
          <w:rPr>
            <w:b/>
            <w:bCs/>
            <w:sz w:val="22"/>
            <w:szCs w:val="22"/>
          </w:rPr>
          <w:delText>Methods</w:delText>
        </w:r>
      </w:del>
      <w:ins w:id="545"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546"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left handed and all others were right handed.</w:t>
      </w:r>
      <w:ins w:id="547" w:author="Billy Mitchell" w:date="2024-11-06T01:15:00Z" w16du:dateUtc="2024-11-06T06:15:00Z">
        <w:r w:rsidR="00F26708">
          <w:t xml:space="preserve"> </w:t>
        </w:r>
      </w:ins>
      <w:del w:id="548"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57E78EB5" w:rsidR="00704746" w:rsidRDefault="009623C0" w:rsidP="009623C0">
      <w:pPr>
        <w:spacing w:line="240" w:lineRule="auto"/>
        <w:jc w:val="both"/>
        <w:rPr>
          <w:ins w:id="549"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904155">
        <w:instrText xml:space="preserve"> ADDIN ZOTERO_ITEM CSL_CITATION {"citationID":"hkUpRriG","properties":{"formattedCitation":"\\super 63\\nosupersub{}","plainCitation":"63","noteIndex":0},"citationItems":[{"id":20910,"uris":["http://zotero.org/users/6239255/items/7MZZWZTX","http://zotero.org/users/6239255/items/J2WIKVVS"],"itemData":{"id":20910,"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904155" w:rsidRPr="00904155">
        <w:rPr>
          <w:vertAlign w:val="superscript"/>
        </w:rPr>
        <w:t>63</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horizontally-positioned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stimulus and fifteen (15) subjects rated the second half using the handheld device. Following the episode viewing task, </w:t>
      </w:r>
      <w:del w:id="550" w:author="Billy Mitchell" w:date="2024-11-06T08:38:00Z" w16du:dateUtc="2024-11-06T13:38:00Z">
        <w:r w:rsidRPr="002947A3" w:rsidDel="00775A24">
          <w:delText xml:space="preserve">while still in the scanner, </w:delText>
        </w:r>
      </w:del>
      <w:r w:rsidRPr="002947A3">
        <w:t xml:space="preserve">participants completed </w:t>
      </w:r>
      <w:del w:id="551" w:author="Billy Mitchell" w:date="2024-11-06T08:38:00Z" w16du:dateUtc="2024-11-06T13:38:00Z">
        <w:r w:rsidRPr="002947A3" w:rsidDel="00775A24">
          <w:delText xml:space="preserve">two </w:delText>
        </w:r>
      </w:del>
      <w:ins w:id="552" w:author="Billy Mitchell" w:date="2024-11-06T08:38:00Z" w16du:dateUtc="2024-11-06T13:38:00Z">
        <w:r w:rsidR="00775A24">
          <w:t>an</w:t>
        </w:r>
        <w:r w:rsidR="00775A24" w:rsidRPr="002947A3">
          <w:t xml:space="preserve"> </w:t>
        </w:r>
      </w:ins>
      <w:r w:rsidRPr="002947A3">
        <w:t>additional functional run</w:t>
      </w:r>
      <w:del w:id="553"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554" w:author="Billy Mitchell" w:date="2024-11-06T08:41:00Z" w16du:dateUtc="2024-11-06T13:41:00Z">
        <w:r w:rsidRPr="002947A3" w:rsidDel="00775A24">
          <w:delText xml:space="preserve"> and the second was a free recall task for the contents of the episode</w:delText>
        </w:r>
      </w:del>
      <w:r w:rsidRPr="002947A3">
        <w:t>. Th</w:t>
      </w:r>
      <w:del w:id="555" w:author="Billy Mitchell" w:date="2024-11-06T08:41:00Z" w16du:dateUtc="2024-11-06T13:41:00Z">
        <w:r w:rsidRPr="002947A3" w:rsidDel="00775A24">
          <w:delText>os</w:delText>
        </w:r>
      </w:del>
      <w:r w:rsidRPr="002947A3">
        <w:t xml:space="preserve">e </w:t>
      </w:r>
      <w:ins w:id="556" w:author="Billy Mitchell" w:date="2024-11-06T08:41:00Z" w16du:dateUtc="2024-11-06T13:41:00Z">
        <w:r w:rsidR="00775A24">
          <w:t xml:space="preserve">purpose </w:t>
        </w:r>
      </w:ins>
      <w:del w:id="557" w:author="Billy Mitchell" w:date="2024-11-06T08:41:00Z" w16du:dateUtc="2024-11-06T13:41:00Z">
        <w:r w:rsidRPr="002947A3" w:rsidDel="00775A24">
          <w:delText xml:space="preserve">goal </w:delText>
        </w:r>
      </w:del>
      <w:r w:rsidRPr="002947A3">
        <w:t>of th</w:t>
      </w:r>
      <w:ins w:id="558" w:author="Billy Mitchell" w:date="2024-11-06T08:41:00Z" w16du:dateUtc="2024-11-06T13:41:00Z">
        <w:r w:rsidR="00775A24">
          <w:t>is</w:t>
        </w:r>
      </w:ins>
      <w:del w:id="559" w:author="Billy Mitchell" w:date="2024-11-06T08:41:00Z" w16du:dateUtc="2024-11-06T13:41:00Z">
        <w:r w:rsidDel="00775A24">
          <w:delText>e</w:delText>
        </w:r>
      </w:del>
      <w:del w:id="560" w:author="Billy Mitchell" w:date="2024-11-06T08:42:00Z" w16du:dateUtc="2024-11-06T13:42:00Z">
        <w:r w:rsidDel="00775A24">
          <w:delText xml:space="preserve"> first</w:delText>
        </w:r>
      </w:del>
      <w:r w:rsidRPr="002947A3">
        <w:t xml:space="preserve"> task</w:t>
      </w:r>
      <w:r>
        <w:t xml:space="preserve"> </w:t>
      </w:r>
      <w:ins w:id="561" w:author="Billy Mitchell" w:date="2024-11-06T08:42:00Z" w16du:dateUtc="2024-11-06T13:42:00Z">
        <w:r w:rsidR="00775A24">
          <w:t xml:space="preserve">is beyond </w:t>
        </w:r>
      </w:ins>
      <w:del w:id="562"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563" w:author="Billy Mitchell" w:date="2024-11-06T08:42:00Z" w16du:dateUtc="2024-11-06T13:42:00Z">
        <w:r w:rsidR="00775A24">
          <w:t xml:space="preserve">this manuscript, but </w:t>
        </w:r>
      </w:ins>
      <w:del w:id="564"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26D8C236" w:rsidR="009623C0" w:rsidRDefault="00704746" w:rsidP="009623C0">
      <w:pPr>
        <w:spacing w:line="240" w:lineRule="auto"/>
        <w:jc w:val="both"/>
      </w:pPr>
      <w:ins w:id="565" w:author="Billy Mitchell" w:date="2024-11-06T08:44:00Z" w16du:dateUtc="2024-11-06T13:44:00Z">
        <w:r>
          <w:tab/>
          <w:t>Following rating tasks, subjects completed a surprise free rec</w:t>
        </w:r>
      </w:ins>
      <w:ins w:id="566" w:author="Billy Mitchell" w:date="2024-11-06T09:19:00Z" w16du:dateUtc="2024-11-06T14:19:00Z">
        <w:r w:rsidR="00A132A0">
          <w:t xml:space="preserve">all </w:t>
        </w:r>
      </w:ins>
      <w:ins w:id="567" w:author="Billy Mitchell" w:date="2024-11-06T08:44:00Z" w16du:dateUtc="2024-11-06T13:44:00Z">
        <w:r>
          <w:t xml:space="preserve">of the </w:t>
        </w:r>
      </w:ins>
      <w:ins w:id="568" w:author="Billy Mitchell" w:date="2024-11-06T09:15:00Z" w16du:dateUtc="2024-11-06T14:15:00Z">
        <w:r w:rsidR="00A132A0">
          <w:t>stimulus while undergoing fMRI</w:t>
        </w:r>
      </w:ins>
      <w:ins w:id="569" w:author="Billy Mitchell" w:date="2024-11-06T08:44:00Z" w16du:dateUtc="2024-11-06T13:44:00Z">
        <w:r>
          <w:t>.</w:t>
        </w:r>
      </w:ins>
      <w:ins w:id="570" w:author="Billy Mitchell" w:date="2024-11-06T09:19:00Z" w16du:dateUtc="2024-11-06T14:19:00Z">
        <w:r w:rsidR="00A132A0">
          <w:t xml:space="preserve"> </w:t>
        </w:r>
      </w:ins>
      <w:ins w:id="571" w:author="Billy Mitchell" w:date="2024-11-06T08:44:00Z" w16du:dateUtc="2024-11-06T13:44:00Z">
        <w:r>
          <w:t>Subjects were instructed to</w:t>
        </w:r>
      </w:ins>
      <w:ins w:id="572" w:author="Billy Mitchell" w:date="2024-11-06T08:45:00Z" w16du:dateUtc="2024-11-06T13:45:00Z">
        <w:r>
          <w:t xml:space="preserve"> describe everything that they can remember from the episode in as much detail as possible, even if</w:t>
        </w:r>
      </w:ins>
      <w:ins w:id="573" w:author="Billy Mitchell" w:date="2024-11-06T09:16:00Z" w16du:dateUtc="2024-11-06T14:16:00Z">
        <w:r w:rsidR="00A132A0">
          <w:t xml:space="preserve"> a detail might not seem important</w:t>
        </w:r>
      </w:ins>
      <w:ins w:id="574" w:author="Billy Mitchell" w:date="2024-11-06T08:46:00Z" w16du:dateUtc="2024-11-06T13:46:00Z">
        <w:r>
          <w:t>. They were instructed to recall events in chronological order, but to return to any details that they</w:t>
        </w:r>
      </w:ins>
      <w:ins w:id="575" w:author="Billy Mitchell" w:date="2024-11-06T09:16:00Z" w16du:dateUtc="2024-11-06T14:16:00Z">
        <w:r w:rsidR="00A132A0">
          <w:t xml:space="preserve"> later </w:t>
        </w:r>
      </w:ins>
      <w:ins w:id="576" w:author="Billy Mitchell" w:date="2024-11-06T08:46:00Z" w16du:dateUtc="2024-11-06T13:46:00Z">
        <w:r>
          <w:t xml:space="preserve">remember if they </w:t>
        </w:r>
      </w:ins>
      <w:ins w:id="577" w:author="Billy Mitchell" w:date="2024-11-06T08:59:00Z" w16du:dateUtc="2024-11-06T13:59:00Z">
        <w:r w:rsidR="00A24479">
          <w:t>were forgotten</w:t>
        </w:r>
      </w:ins>
      <w:ins w:id="578" w:author="Billy Mitchell" w:date="2024-11-06T08:46:00Z" w16du:dateUtc="2024-11-06T13:46:00Z">
        <w:r>
          <w:t>.</w:t>
        </w:r>
      </w:ins>
      <w:ins w:id="579" w:author="Billy Mitchell" w:date="2024-11-06T08:47:00Z" w16du:dateUtc="2024-11-06T13:47:00Z">
        <w:r>
          <w:t xml:space="preserve"> Lastly</w:t>
        </w:r>
      </w:ins>
      <w:ins w:id="580" w:author="Billy Mitchell" w:date="2024-11-06T08:59:00Z" w16du:dateUtc="2024-11-06T13:59:00Z">
        <w:r w:rsidR="00A24479">
          <w:t>, subjects</w:t>
        </w:r>
      </w:ins>
      <w:ins w:id="581" w:author="Billy Mitchell" w:date="2024-11-06T08:47:00Z" w16du:dateUtc="2024-11-06T13:47:00Z">
        <w:r>
          <w:t xml:space="preserve"> were instructed to </w:t>
        </w:r>
      </w:ins>
      <w:ins w:id="582" w:author="Billy Mitchell" w:date="2024-11-06T08:59:00Z" w16du:dateUtc="2024-11-06T13:59:00Z">
        <w:r w:rsidR="00A24479">
          <w:t>speak for</w:t>
        </w:r>
      </w:ins>
      <w:ins w:id="583" w:author="Billy Mitchell" w:date="2024-11-06T08:47:00Z" w16du:dateUtc="2024-11-06T13:47:00Z">
        <w:r>
          <w:t xml:space="preserve"> at least 10 mi</w:t>
        </w:r>
      </w:ins>
      <w:ins w:id="584" w:author="Billy Mitchell" w:date="2024-11-06T09:18:00Z" w16du:dateUtc="2024-11-06T14:18:00Z">
        <w:r w:rsidR="00A132A0">
          <w:t>nutes</w:t>
        </w:r>
      </w:ins>
      <w:ins w:id="585" w:author="Billy Mitchell" w:date="2024-11-06T08:59:00Z" w16du:dateUtc="2024-11-06T13:59:00Z">
        <w:r w:rsidR="00A24479">
          <w:t xml:space="preserve"> (self-timed), but </w:t>
        </w:r>
      </w:ins>
      <w:ins w:id="586" w:author="Billy Mitchell" w:date="2024-11-06T09:17:00Z" w16du:dateUtc="2024-11-06T14:17:00Z">
        <w:r w:rsidR="00A132A0">
          <w:t xml:space="preserve">that the recall </w:t>
        </w:r>
      </w:ins>
      <w:ins w:id="587" w:author="Billy Mitchell" w:date="2024-11-06T08:59:00Z" w16du:dateUtc="2024-11-06T13:59:00Z">
        <w:r w:rsidR="00A24479">
          <w:t xml:space="preserve">could </w:t>
        </w:r>
      </w:ins>
      <w:ins w:id="588" w:author="Billy Mitchell" w:date="2024-11-06T09:00:00Z" w16du:dateUtc="2024-11-06T14:00:00Z">
        <w:r w:rsidR="00A24479">
          <w:t xml:space="preserve">end </w:t>
        </w:r>
      </w:ins>
      <w:ins w:id="589" w:author="Billy Mitchell" w:date="2024-11-06T09:17:00Z" w16du:dateUtc="2024-11-06T14:17:00Z">
        <w:r w:rsidR="00A132A0">
          <w:t>whenever they choose</w:t>
        </w:r>
      </w:ins>
      <w:ins w:id="590" w:author="Billy Mitchell" w:date="2024-11-06T09:00:00Z" w16du:dateUtc="2024-11-06T14:00:00Z">
        <w:r w:rsidR="00A24479">
          <w:t xml:space="preserve">. The maximum possible recall </w:t>
        </w:r>
      </w:ins>
      <w:ins w:id="591" w:author="Billy Mitchell" w:date="2024-11-06T09:10:00Z" w16du:dateUtc="2024-11-06T14:10:00Z">
        <w:r w:rsidR="00A132A0">
          <w:t>duration</w:t>
        </w:r>
      </w:ins>
      <w:ins w:id="592" w:author="Billy Mitchell" w:date="2024-11-06T09:00:00Z" w16du:dateUtc="2024-11-06T14:00:00Z">
        <w:r w:rsidR="00A24479">
          <w:t xml:space="preserve"> was </w:t>
        </w:r>
      </w:ins>
      <w:ins w:id="593" w:author="Billy Mitchell" w:date="2024-11-06T09:10:00Z" w16du:dateUtc="2024-11-06T14:10:00Z">
        <w:r w:rsidR="00A132A0">
          <w:t xml:space="preserve">established at </w:t>
        </w:r>
      </w:ins>
      <w:ins w:id="594" w:author="Billy Mitchell" w:date="2024-11-06T09:00:00Z" w16du:dateUtc="2024-11-06T14:00:00Z">
        <w:r w:rsidR="00A24479">
          <w:t xml:space="preserve">20 </w:t>
        </w:r>
      </w:ins>
      <w:ins w:id="595" w:author="Billy Mitchell" w:date="2024-11-06T09:18:00Z" w16du:dateUtc="2024-11-06T14:18:00Z">
        <w:r w:rsidR="00A132A0">
          <w:t>minutes</w:t>
        </w:r>
      </w:ins>
      <w:ins w:id="596" w:author="Billy Mitchell" w:date="2024-11-06T09:10:00Z" w16du:dateUtc="2024-11-06T14:10:00Z">
        <w:r w:rsidR="00A132A0">
          <w:t xml:space="preserve"> (mean</w:t>
        </w:r>
      </w:ins>
      <w:ins w:id="597" w:author="Billy Mitchell" w:date="2024-11-06T09:22:00Z" w16du:dateUtc="2024-11-06T14:22:00Z">
        <w:r w:rsidR="00043410">
          <w:t xml:space="preserve"> </w:t>
        </w:r>
        <w:r w:rsidR="00043410" w:rsidRPr="00043410">
          <w:rPr>
            <w:vertAlign w:val="subscript"/>
            <w:rPrChange w:id="598" w:author="Billy Mitchell" w:date="2024-11-06T09:22:00Z" w16du:dateUtc="2024-11-06T14:22:00Z">
              <w:rPr/>
            </w:rPrChange>
          </w:rPr>
          <w:t>dur</w:t>
        </w:r>
      </w:ins>
      <w:ins w:id="599" w:author="Billy Mitchell" w:date="2024-11-06T09:10:00Z" w16du:dateUtc="2024-11-06T14:10:00Z">
        <w:r w:rsidR="00A132A0">
          <w:t>: 1</w:t>
        </w:r>
      </w:ins>
      <w:ins w:id="600" w:author="Billy Mitchell" w:date="2024-11-06T09:18:00Z" w16du:dateUtc="2024-11-06T14:18:00Z">
        <w:r w:rsidR="00A132A0">
          <w:t xml:space="preserve">2 </w:t>
        </w:r>
      </w:ins>
      <w:ins w:id="601" w:author="Billy Mitchell" w:date="2024-11-06T09:10:00Z" w16du:dateUtc="2024-11-06T14:10:00Z">
        <w:r w:rsidR="00A132A0">
          <w:t>m</w:t>
        </w:r>
      </w:ins>
      <w:ins w:id="602" w:author="Billy Mitchell" w:date="2024-11-06T09:18:00Z" w16du:dateUtc="2024-11-06T14:18:00Z">
        <w:r w:rsidR="00A132A0">
          <w:t xml:space="preserve">inutes </w:t>
        </w:r>
      </w:ins>
      <w:ins w:id="603" w:author="Billy Mitchell" w:date="2024-11-06T09:10:00Z" w16du:dateUtc="2024-11-06T14:10:00Z">
        <w:r w:rsidR="00A132A0">
          <w:t>13</w:t>
        </w:r>
      </w:ins>
      <w:ins w:id="604" w:author="Billy Mitchell" w:date="2024-11-06T09:18:00Z" w16du:dateUtc="2024-11-06T14:18:00Z">
        <w:r w:rsidR="00A132A0">
          <w:t xml:space="preserve"> </w:t>
        </w:r>
      </w:ins>
      <w:ins w:id="605" w:author="Billy Mitchell" w:date="2024-11-06T09:10:00Z" w16du:dateUtc="2024-11-06T14:10:00Z">
        <w:r w:rsidR="00A132A0">
          <w:t>s</w:t>
        </w:r>
      </w:ins>
      <w:ins w:id="606" w:author="Billy Mitchell" w:date="2024-11-06T09:18:00Z" w16du:dateUtc="2024-11-06T14:18:00Z">
        <w:r w:rsidR="00A132A0">
          <w:t>econds</w:t>
        </w:r>
      </w:ins>
      <w:ins w:id="607" w:author="Billy Mitchell" w:date="2024-11-06T09:10:00Z" w16du:dateUtc="2024-11-06T14:10:00Z">
        <w:r w:rsidR="00A132A0">
          <w:t>, sd</w:t>
        </w:r>
      </w:ins>
      <w:ins w:id="608" w:author="Billy Mitchell" w:date="2024-11-06T09:22:00Z" w16du:dateUtc="2024-11-06T14:22:00Z">
        <w:r w:rsidR="00043410">
          <w:t xml:space="preserve"> </w:t>
        </w:r>
        <w:r w:rsidR="00043410" w:rsidRPr="00EB1B8C">
          <w:rPr>
            <w:vertAlign w:val="subscript"/>
          </w:rPr>
          <w:t>dur</w:t>
        </w:r>
      </w:ins>
      <w:ins w:id="609" w:author="Billy Mitchell" w:date="2024-11-06T09:10:00Z" w16du:dateUtc="2024-11-06T14:10:00Z">
        <w:r w:rsidR="00A132A0">
          <w:t>: 04</w:t>
        </w:r>
      </w:ins>
      <w:ins w:id="610" w:author="Billy Mitchell" w:date="2024-11-06T09:18:00Z" w16du:dateUtc="2024-11-06T14:18:00Z">
        <w:r w:rsidR="00A132A0">
          <w:t xml:space="preserve"> </w:t>
        </w:r>
      </w:ins>
      <w:ins w:id="611" w:author="Billy Mitchell" w:date="2024-11-06T09:10:00Z" w16du:dateUtc="2024-11-06T14:10:00Z">
        <w:r w:rsidR="00A132A0">
          <w:t>m</w:t>
        </w:r>
      </w:ins>
      <w:ins w:id="612" w:author="Billy Mitchell" w:date="2024-11-06T09:18:00Z" w16du:dateUtc="2024-11-06T14:18:00Z">
        <w:r w:rsidR="00A132A0">
          <w:t xml:space="preserve">inutes </w:t>
        </w:r>
      </w:ins>
      <w:ins w:id="613" w:author="Billy Mitchell" w:date="2024-11-06T09:10:00Z" w16du:dateUtc="2024-11-06T14:10:00Z">
        <w:r w:rsidR="00A132A0">
          <w:t>42</w:t>
        </w:r>
      </w:ins>
      <w:ins w:id="614" w:author="Billy Mitchell" w:date="2024-11-06T09:18:00Z" w16du:dateUtc="2024-11-06T14:18:00Z">
        <w:r w:rsidR="00A132A0">
          <w:t xml:space="preserve"> </w:t>
        </w:r>
      </w:ins>
      <w:ins w:id="615" w:author="Billy Mitchell" w:date="2024-11-06T09:10:00Z" w16du:dateUtc="2024-11-06T14:10:00Z">
        <w:r w:rsidR="00A132A0">
          <w:t>s</w:t>
        </w:r>
      </w:ins>
      <w:ins w:id="616" w:author="Billy Mitchell" w:date="2024-11-06T09:18:00Z" w16du:dateUtc="2024-11-06T14:18:00Z">
        <w:r w:rsidR="00A132A0">
          <w:t>econds</w:t>
        </w:r>
      </w:ins>
      <w:ins w:id="617" w:author="Billy Mitchell" w:date="2024-11-06T09:10:00Z" w16du:dateUtc="2024-11-06T14:10:00Z">
        <w:r w:rsidR="00A132A0">
          <w:t>)</w:t>
        </w:r>
      </w:ins>
      <w:ins w:id="618" w:author="Billy Mitchell" w:date="2024-11-06T09:20:00Z" w16du:dateUtc="2024-11-06T14:20:00Z">
        <w:r w:rsidR="00A132A0">
          <w:t xml:space="preserve">. </w:t>
        </w:r>
      </w:ins>
      <w:ins w:id="619" w:author="Billy Mitchell" w:date="2024-11-06T09:34:00Z" w16du:dateUtc="2024-11-06T14:34:00Z">
        <w:r w:rsidR="001633CB">
          <w:t xml:space="preserve">Instructions were presented and free recall responses were recorded via Matlab. </w:t>
        </w:r>
      </w:ins>
      <w:ins w:id="620" w:author="Billy Mitchell" w:date="2024-11-06T09:19:00Z" w16du:dateUtc="2024-11-06T14:19:00Z">
        <w:r w:rsidR="00A132A0">
          <w:t xml:space="preserve">Subjects subsequently completed </w:t>
        </w:r>
      </w:ins>
      <w:ins w:id="621" w:author="Billy Mitchell" w:date="2024-11-06T09:21:00Z" w16du:dateUtc="2024-11-06T14:21:00Z">
        <w:r w:rsidR="00A132A0">
          <w:t xml:space="preserve">task-related and individual difference </w:t>
        </w:r>
      </w:ins>
      <w:ins w:id="622" w:author="Billy Mitchell" w:date="2024-11-06T09:19:00Z" w16du:dateUtc="2024-11-06T14:19:00Z">
        <w:r w:rsidR="00A132A0">
          <w:t>measures</w:t>
        </w:r>
      </w:ins>
      <w:ins w:id="623" w:author="Billy Mitchell" w:date="2024-11-06T09:20:00Z" w16du:dateUtc="2024-11-06T14:20:00Z">
        <w:r w:rsidR="00A132A0">
          <w:t xml:space="preserve"> outs</w:t>
        </w:r>
      </w:ins>
      <w:ins w:id="624" w:author="Billy Mitchell" w:date="2024-11-06T09:21:00Z" w16du:dateUtc="2024-11-06T14:21:00Z">
        <w:r w:rsidR="00A132A0">
          <w:t>ide of the scanner on Qualtrics</w:t>
        </w:r>
      </w:ins>
      <w:ins w:id="625" w:author="Billy Mitchell" w:date="2024-11-06T09:32:00Z" w16du:dateUtc="2024-11-06T14:32:00Z">
        <w:r w:rsidR="001633CB">
          <w:t>. T</w:t>
        </w:r>
      </w:ins>
      <w:ins w:id="626" w:author="Billy Mitchell" w:date="2024-11-06T09:21:00Z" w16du:dateUtc="2024-11-06T14:21:00Z">
        <w:r w:rsidR="00043410">
          <w:t>his included</w:t>
        </w:r>
      </w:ins>
      <w:ins w:id="627" w:author="Billy Mitchell" w:date="2024-11-06T09:19:00Z" w16du:dateUtc="2024-11-06T14:19:00Z">
        <w:r w:rsidR="00A132A0">
          <w:t xml:space="preserve"> </w:t>
        </w:r>
      </w:ins>
      <w:ins w:id="628" w:author="Billy Mitchell" w:date="2024-11-06T09:25:00Z" w16du:dateUtc="2024-11-06T14:25:00Z">
        <w:r w:rsidR="00043410">
          <w:t xml:space="preserve">thirteen </w:t>
        </w:r>
      </w:ins>
      <w:ins w:id="629" w:author="Billy Mitchell" w:date="2024-11-06T09:24:00Z" w16du:dateUtc="2024-11-06T14:24:00Z">
        <w:r w:rsidR="00043410">
          <w:t xml:space="preserve">assessments of four prominent </w:t>
        </w:r>
        <w:r w:rsidR="00043410" w:rsidRPr="00043410">
          <w:t>character</w:t>
        </w:r>
        <w:r w:rsidR="00043410">
          <w:t>s</w:t>
        </w:r>
      </w:ins>
      <w:ins w:id="630" w:author="Billy Mitchell" w:date="2024-11-06T09:25:00Z" w16du:dateUtc="2024-11-06T14:25:00Z">
        <w:r w:rsidR="00043410">
          <w:t xml:space="preserve"> </w:t>
        </w:r>
      </w:ins>
      <w:ins w:id="631" w:author="Billy Mitchell" w:date="2024-11-06T09:24:00Z" w16du:dateUtc="2024-11-06T14:24:00Z">
        <w:r w:rsidR="00043410" w:rsidRPr="00043410">
          <w:t xml:space="preserve">(e.g. “How agreeable was character X?”) </w:t>
        </w:r>
      </w:ins>
      <w:ins w:id="632" w:author="Billy Mitchell" w:date="2024-11-06T09:25:00Z" w16du:dateUtc="2024-11-06T14:25:00Z">
        <w:r w:rsidR="00043410">
          <w:t>measured on a 0 – 100 con</w:t>
        </w:r>
      </w:ins>
      <w:ins w:id="633" w:author="Billy Mitchell" w:date="2024-11-06T09:26:00Z" w16du:dateUtc="2024-11-06T14:26:00Z">
        <w:r w:rsidR="00043410">
          <w:t>tinuum. These assessments were</w:t>
        </w:r>
      </w:ins>
      <w:ins w:id="634" w:author="Billy Mitchell" w:date="2024-11-06T09:25:00Z" w16du:dateUtc="2024-11-06T14:25:00Z">
        <w:r w:rsidR="00043410">
          <w:t xml:space="preserve"> </w:t>
        </w:r>
      </w:ins>
      <w:ins w:id="635" w:author="Billy Mitchell" w:date="2024-11-06T09:24:00Z" w16du:dateUtc="2024-11-06T14:24:00Z">
        <w:r w:rsidR="00043410" w:rsidRPr="00043410">
          <w:t xml:space="preserve">based on a validated measure </w:t>
        </w:r>
      </w:ins>
      <w:ins w:id="636" w:author="Billy Mitchell" w:date="2024-11-06T09:28:00Z" w16du:dateUtc="2024-11-06T14:28:00Z">
        <w:r w:rsidR="00043410">
          <w:t>of</w:t>
        </w:r>
      </w:ins>
      <w:ins w:id="637" w:author="Billy Mitchell" w:date="2024-11-06T09:27:00Z" w16du:dateUtc="2024-11-06T14:27:00Z">
        <w:r w:rsidR="00043410">
          <w:t xml:space="preserve"> common dimensio</w:t>
        </w:r>
      </w:ins>
      <w:ins w:id="638" w:author="Billy Mitchell" w:date="2024-11-06T09:28:00Z" w16du:dateUtc="2024-11-06T14:28:00Z">
        <w:r w:rsidR="00043410">
          <w:t>ns individuals use to represent others</w:t>
        </w:r>
      </w:ins>
      <w:ins w:id="639" w:author="Billy Mitchell" w:date="2024-11-06T09:26:00Z" w16du:dateUtc="2024-11-06T14:26:00Z">
        <w:r w:rsidR="00043410">
          <w:t xml:space="preserve"> </w:t>
        </w:r>
      </w:ins>
      <w:r w:rsidR="00043410">
        <w:fldChar w:fldCharType="begin"/>
      </w:r>
      <w:r w:rsidR="00904155">
        <w:instrText xml:space="preserve"> ADDIN ZOTERO_ITEM CSL_CITATION {"citationID":"blfOWR38","properties":{"formattedCitation":"\\super 47\\nosupersub{}","plainCitation":"47","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904155" w:rsidRPr="00904155">
        <w:rPr>
          <w:vertAlign w:val="superscript"/>
        </w:rPr>
        <w:t>47</w:t>
      </w:r>
      <w:r w:rsidR="00043410">
        <w:fldChar w:fldCharType="end"/>
      </w:r>
      <w:ins w:id="640" w:author="Billy Mitchell" w:date="2024-11-06T09:26:00Z" w16du:dateUtc="2024-11-06T14:26:00Z">
        <w:r w:rsidR="00043410">
          <w:t>.</w:t>
        </w:r>
      </w:ins>
      <w:ins w:id="641" w:author="Billy Mitchell" w:date="2024-11-06T09:32:00Z" w16du:dateUtc="2024-11-06T14:32:00Z">
        <w:r w:rsidR="001633CB">
          <w:t xml:space="preserve"> These character assessments were completed by t</w:t>
        </w:r>
        <w:r w:rsidR="001633CB" w:rsidRPr="00043410">
          <w:t>wenty-four (n = 24) of thirty-five subjects</w:t>
        </w:r>
      </w:ins>
      <w:ins w:id="642" w:author="Billy Mitchell" w:date="2024-11-06T09:33:00Z" w16du:dateUtc="2024-11-06T14:33:00Z">
        <w:r w:rsidR="001633CB">
          <w:t>, as eleven subjects had completed the study before their addition to the protocol.</w:t>
        </w:r>
      </w:ins>
      <w:ins w:id="643" w:author="Billy Mitchell" w:date="2024-11-06T09:35:00Z" w16du:dateUtc="2024-11-06T14:35:00Z">
        <w:r w:rsidR="001633CB">
          <w:t xml:space="preserve"> </w:t>
        </w:r>
      </w:ins>
      <w:r w:rsidR="009623C0" w:rsidRPr="002947A3">
        <w:t>All scripts associated with this task are publicly available at https://github.com/wj-mitchell/</w:t>
      </w:r>
      <w:del w:id="644" w:author="Billy Mitchell" w:date="2024-11-06T08:40:00Z" w16du:dateUtc="2024-11-06T13:40:00Z">
        <w:r w:rsidR="009623C0" w:rsidRPr="002947A3" w:rsidDel="00775A24">
          <w:delText>Expressive_V_Reflective</w:delText>
        </w:r>
      </w:del>
      <w:ins w:id="645"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646" w:author="Billy Mitchell" w:date="2024-11-06T08:43:00Z" w16du:dateUtc="2024-11-06T13:43:00Z"/>
        </w:rPr>
      </w:pPr>
    </w:p>
    <w:p w14:paraId="3538DDC9" w14:textId="77777777" w:rsidR="00775A24" w:rsidRDefault="00775A24" w:rsidP="0076279C">
      <w:pPr>
        <w:spacing w:line="240" w:lineRule="auto"/>
        <w:jc w:val="both"/>
        <w:rPr>
          <w:ins w:id="647" w:author="Billy Mitchell" w:date="2024-11-06T08:43:00Z" w16du:dateUtc="2024-11-06T13:43:00Z"/>
          <w:b/>
        </w:rPr>
      </w:pPr>
    </w:p>
    <w:p w14:paraId="13238D66" w14:textId="6AB86A4A" w:rsidR="0076279C" w:rsidRDefault="0076279C" w:rsidP="0076279C">
      <w:pPr>
        <w:spacing w:line="240" w:lineRule="auto"/>
        <w:jc w:val="both"/>
        <w:rPr>
          <w:ins w:id="648" w:author="Billy Mitchell" w:date="2024-11-06T08:29:00Z" w16du:dateUtc="2024-11-06T13:29:00Z"/>
        </w:rPr>
      </w:pPr>
      <w:r w:rsidRPr="002947A3">
        <w:rPr>
          <w:b/>
        </w:rPr>
        <w:t xml:space="preserve">Experimental </w:t>
      </w:r>
      <w:ins w:id="649" w:author="Billy Mitchell" w:date="2024-11-06T08:36:00Z" w16du:dateUtc="2024-11-06T13:36:00Z">
        <w:r w:rsidR="00775A24">
          <w:rPr>
            <w:b/>
          </w:rPr>
          <w:t>D</w:t>
        </w:r>
      </w:ins>
      <w:del w:id="650" w:author="Billy Mitchell" w:date="2024-11-06T08:36:00Z" w16du:dateUtc="2024-11-06T13:36:00Z">
        <w:r w:rsidRPr="002947A3" w:rsidDel="00775A24">
          <w:rPr>
            <w:b/>
          </w:rPr>
          <w:delText>d</w:delText>
        </w:r>
      </w:del>
      <w:r w:rsidRPr="002947A3">
        <w:rPr>
          <w:b/>
        </w:rPr>
        <w:t xml:space="preserve">isplay and </w:t>
      </w:r>
      <w:ins w:id="651" w:author="Billy Mitchell" w:date="2024-11-06T08:36:00Z" w16du:dateUtc="2024-11-06T13:36:00Z">
        <w:r w:rsidR="00775A24">
          <w:rPr>
            <w:b/>
          </w:rPr>
          <w:t>R</w:t>
        </w:r>
      </w:ins>
      <w:del w:id="652" w:author="Billy Mitchell" w:date="2024-11-06T08:36:00Z" w16du:dateUtc="2024-11-06T13:36:00Z">
        <w:r w:rsidRPr="002947A3" w:rsidDel="00775A24">
          <w:rPr>
            <w:b/>
          </w:rPr>
          <w:delText>r</w:delText>
        </w:r>
      </w:del>
      <w:r w:rsidRPr="002947A3">
        <w:rPr>
          <w:b/>
        </w:rPr>
        <w:t xml:space="preserve">ating </w:t>
      </w:r>
      <w:ins w:id="653" w:author="Billy Mitchell" w:date="2024-11-06T08:36:00Z" w16du:dateUtc="2024-11-06T13:36:00Z">
        <w:r w:rsidR="00775A24">
          <w:rPr>
            <w:b/>
          </w:rPr>
          <w:t>A</w:t>
        </w:r>
      </w:ins>
      <w:del w:id="654"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904155">
        <w:instrText xml:space="preserve"> ADDIN ZOTERO_ITEM CSL_CITATION {"citationID":"GbSYwFP2","properties":{"formattedCitation":"\\super 64\\nosupersub{}","plainCitation":"64","noteIndex":0},"citationItems":[{"id":20889,"uris":["http://zotero.org/users/6239255/items/TUT6KNQN"],"itemData":{"id":20889,"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904155" w:rsidRPr="00904155">
        <w:rPr>
          <w:vertAlign w:val="superscript"/>
        </w:rPr>
        <w:t>64</w:t>
      </w:r>
      <w:r w:rsidRPr="002947A3">
        <w:fldChar w:fldCharType="end"/>
      </w:r>
      <w:r w:rsidRPr="002947A3">
        <w:t xml:space="preserve"> contains a useful summary of these efforts). We designed a novel script programmed in Python [v3.8.13] </w:t>
      </w:r>
      <w:r w:rsidRPr="002947A3">
        <w:fldChar w:fldCharType="begin"/>
      </w:r>
      <w:r w:rsidR="00904155">
        <w:instrText xml:space="preserve"> ADDIN ZOTERO_ITEM CSL_CITATION {"citationID":"dGGIwqAO","properties":{"formattedCitation":"\\super 65\\nosupersub{}","plainCitation":"65","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904155" w:rsidRPr="00904155">
        <w:rPr>
          <w:vertAlign w:val="superscript"/>
        </w:rPr>
        <w:t>65</w:t>
      </w:r>
      <w:r w:rsidRPr="002947A3">
        <w:fldChar w:fldCharType="end"/>
      </w:r>
      <w:r w:rsidRPr="002947A3">
        <w:t xml:space="preserve"> using the PsychoPy [v2021.2.3] </w:t>
      </w:r>
      <w:r w:rsidRPr="002947A3">
        <w:fldChar w:fldCharType="begin"/>
      </w:r>
      <w:r w:rsidR="00904155">
        <w:instrText xml:space="preserve"> ADDIN ZOTERO_ITEM CSL_CITATION {"citationID":"8g4Ft3c4","properties":{"formattedCitation":"\\super 66\\nosupersub{}","plainCitation":"66","noteIndex":0},"citationItems":[{"id":20983,"uris":["http://zotero.org/users/6239255/items/ST7ITYI7"],"itemData":{"id":209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904155" w:rsidRPr="00904155">
        <w:rPr>
          <w:vertAlign w:val="superscript"/>
        </w:rPr>
        <w:t>66</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Left handed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655" w:author="Billy Mitchell" w:date="2024-11-06T08:40:00Z" w16du:dateUtc="2024-11-06T13:40:00Z"/>
        </w:rPr>
      </w:pPr>
    </w:p>
    <w:p w14:paraId="6EA5FA99" w14:textId="77777777" w:rsidR="00775A24" w:rsidRDefault="00775A24" w:rsidP="00775A24">
      <w:pPr>
        <w:spacing w:line="240" w:lineRule="auto"/>
        <w:jc w:val="both"/>
        <w:rPr>
          <w:ins w:id="656" w:author="Billy Mitchell" w:date="2024-11-06T08:40:00Z" w16du:dateUtc="2024-11-06T13:40:00Z"/>
        </w:rPr>
      </w:pPr>
      <w:ins w:id="657" w:author="Billy Mitchell" w:date="2024-11-06T08:40:00Z" w16du:dateUtc="2024-11-06T13:40:00Z">
        <w:r w:rsidRPr="002947A3">
          <w:rPr>
            <w:b/>
          </w:rPr>
          <w:t xml:space="preserve">Audio </w:t>
        </w:r>
        <w:r>
          <w:rPr>
            <w:b/>
          </w:rPr>
          <w:t>D</w:t>
        </w:r>
        <w:del w:id="658"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659" w:author="Billy Mitchell" w:date="2024-11-06T08:42:00Z" w16du:dateUtc="2024-11-06T13:42:00Z"/>
        </w:rPr>
      </w:pPr>
    </w:p>
    <w:p w14:paraId="5F5CC111" w14:textId="541A5F48" w:rsidR="0076279C" w:rsidDel="00775A24" w:rsidRDefault="0076279C" w:rsidP="0076279C">
      <w:pPr>
        <w:spacing w:line="240" w:lineRule="auto"/>
        <w:jc w:val="both"/>
        <w:rPr>
          <w:del w:id="660" w:author="Billy Mitchell" w:date="2024-11-06T08:40:00Z" w16du:dateUtc="2024-11-06T13:40:00Z"/>
        </w:rPr>
      </w:pPr>
    </w:p>
    <w:p w14:paraId="20BDD18A" w14:textId="4426ECD0" w:rsidR="0076279C" w:rsidRPr="002947A3" w:rsidDel="00775A24" w:rsidRDefault="0076279C" w:rsidP="00F91824">
      <w:pPr>
        <w:spacing w:line="240" w:lineRule="auto"/>
        <w:jc w:val="both"/>
        <w:rPr>
          <w:del w:id="661" w:author="Billy Mitchell" w:date="2024-11-06T08:40:00Z" w16du:dateUtc="2024-11-06T13:40:00Z"/>
          <w:moveFrom w:id="662" w:author="Billy Mitchell" w:date="2024-11-06T08:37:00Z" w16du:dateUtc="2024-11-06T13:37:00Z"/>
        </w:rPr>
      </w:pPr>
      <w:moveFromRangeStart w:id="663" w:author="Billy Mitchell" w:date="2024-11-06T08:37:00Z" w:name="move181774655"/>
      <w:moveFrom w:id="664" w:author="Billy Mitchell" w:date="2024-11-06T08:37:00Z" w16du:dateUtc="2024-11-06T13:37:00Z">
        <w:del w:id="665"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666" w:author="Billy Mitchell" w:date="2024-11-06T08:40:00Z" w16du:dateUtc="2024-11-06T13:40:00Z"/>
          <w:moveFrom w:id="667" w:author="Billy Mitchell" w:date="2024-11-06T08:37:00Z" w16du:dateUtc="2024-11-06T13:37:00Z"/>
          <w:b/>
        </w:rPr>
      </w:pPr>
    </w:p>
    <w:moveFromRangeEnd w:id="663"/>
    <w:p w14:paraId="161B7D9A" w14:textId="72A17151" w:rsidR="00775A24" w:rsidRPr="002947A3" w:rsidDel="00704746" w:rsidRDefault="0076279C">
      <w:pPr>
        <w:spacing w:line="240" w:lineRule="auto"/>
        <w:jc w:val="both"/>
        <w:rPr>
          <w:del w:id="668" w:author="Billy Mitchell" w:date="2024-11-06T08:43:00Z" w16du:dateUtc="2024-11-06T13:43:00Z"/>
        </w:rPr>
      </w:pPr>
      <w:del w:id="669" w:author="Billy Mitchell" w:date="2024-11-06T08:40:00Z" w16du:dateUtc="2024-11-06T13:40:00Z">
        <w:r w:rsidRPr="002947A3" w:rsidDel="00775A24">
          <w:rPr>
            <w:b/>
          </w:rPr>
          <w:delText xml:space="preserve">Audio </w:delText>
        </w:r>
      </w:del>
      <w:del w:id="670" w:author="Billy Mitchell" w:date="2024-11-06T08:36:00Z" w16du:dateUtc="2024-11-06T13:36:00Z">
        <w:r w:rsidRPr="002947A3" w:rsidDel="00775A24">
          <w:rPr>
            <w:b/>
          </w:rPr>
          <w:delText>d</w:delText>
        </w:r>
      </w:del>
      <w:del w:id="671"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6E5B4805"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NIfTI files using heudiconv [v0.11.3] </w:t>
      </w:r>
      <w:r w:rsidRPr="002947A3">
        <w:fldChar w:fldCharType="begin"/>
      </w:r>
      <w:r w:rsidR="00904155">
        <w:instrText xml:space="preserve"> ADDIN ZOTERO_ITEM CSL_CITATION {"citationID":"BTLPnAdB","properties":{"formattedCitation":"\\super 67\\nosupersub{}","plainCitation":"67","noteIndex":0},"citationItems":[{"id":20982,"uris":["http://zotero.org/users/6239255/items/M54SWAQ7"],"itemData":{"id":20982,"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904155" w:rsidRPr="00904155">
        <w:rPr>
          <w:vertAlign w:val="superscript"/>
        </w:rPr>
        <w:t>67</w:t>
      </w:r>
      <w:r w:rsidRPr="002947A3">
        <w:fldChar w:fldCharType="end"/>
      </w:r>
      <w:r w:rsidRPr="002947A3">
        <w:t xml:space="preserve">. Neuroimaging data was preprocessed with the standard fMRIPrep [v20.2.6] pipeline </w:t>
      </w:r>
      <w:r w:rsidRPr="002947A3">
        <w:fldChar w:fldCharType="begin"/>
      </w:r>
      <w:r w:rsidR="00904155">
        <w:instrText xml:space="preserve"> ADDIN ZOTERO_ITEM CSL_CITATION {"citationID":"SqDYiicV","properties":{"formattedCitation":"\\super 68\\nosupersub{}","plainCitation":"68","noteIndex":0},"citationItems":[{"id":11880,"uris":["http://zotero.org/users/6239255/items/B7XGE9N2"],"itemData":{"id":11880,"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904155" w:rsidRPr="00904155">
        <w:rPr>
          <w:vertAlign w:val="superscript"/>
        </w:rPr>
        <w:t>68</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904155">
        <w:instrText xml:space="preserve"> ADDIN ZOTERO_ITEM CSL_CITATION {"citationID":"iV0IqKAn","properties":{"formattedCitation":"\\super 69\\nosupersub{}","plainCitation":"69","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904155" w:rsidRPr="00904155">
        <w:rPr>
          <w:vertAlign w:val="superscript"/>
        </w:rPr>
        <w:t>69</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analyzed TRs (98.1% including the excluded subject) falling within an acceptable range. </w:t>
      </w:r>
    </w:p>
    <w:p w14:paraId="743B075B" w14:textId="6D3D3962" w:rsidR="0076279C" w:rsidRDefault="0076279C" w:rsidP="0076279C">
      <w:pPr>
        <w:spacing w:line="240" w:lineRule="auto"/>
        <w:ind w:firstLine="720"/>
        <w:jc w:val="both"/>
        <w:rPr>
          <w:ins w:id="672" w:author="Billy Mitchell" w:date="2024-11-06T08:37:00Z" w16du:dateUtc="2024-11-06T13:37:00Z"/>
        </w:rPr>
      </w:pPr>
      <w:r w:rsidRPr="002947A3">
        <w:t xml:space="preserve">For the ISC analysis, additional preprocessing was performed using nltools [v0.4.7] </w:t>
      </w:r>
      <w:r w:rsidRPr="002947A3">
        <w:fldChar w:fldCharType="begin"/>
      </w:r>
      <w:r w:rsidR="00904155">
        <w:instrText xml:space="preserve"> ADDIN ZOTERO_ITEM CSL_CITATION {"citationID":"vgE0kQdw","properties":{"formattedCitation":"\\super 70\\nosupersub{}","plainCitation":"70","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904155" w:rsidRPr="00904155">
        <w:rPr>
          <w:vertAlign w:val="superscript"/>
        </w:rPr>
        <w:t>70</w:t>
      </w:r>
      <w:r w:rsidRPr="002947A3">
        <w:fldChar w:fldCharType="end"/>
      </w:r>
      <w:r w:rsidRPr="002947A3">
        <w:t xml:space="preserve">. Data were smoothed using a 6mm gaussian kernel and despiked using nltools find_spikes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904155">
        <w:instrText xml:space="preserve"> ADDIN ZOTERO_ITEM CSL_CITATION {"citationID":"OS6G7oDR","properties":{"formattedCitation":"\\super 49\\nosupersub{}","plainCitation":"49","noteIndex":0},"citationItems":[{"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904155" w:rsidRPr="00904155">
        <w:rPr>
          <w:vertAlign w:val="superscript"/>
        </w:rPr>
        <w:t>49</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904155">
        <w:instrText xml:space="preserve"> ADDIN ZOTERO_ITEM CSL_CITATION {"citationID":"WzDJL7Iq","properties":{"formattedCitation":"\\super 71\\nosupersub{}","plainCitation":"71","noteIndex":0},"citationItems":[{"id":20951,"uris":["http://zotero.org/users/6239255/items/T77LRRYR"],"itemData":{"id":20951,"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904155" w:rsidRPr="00904155">
        <w:rPr>
          <w:vertAlign w:val="superscript"/>
        </w:rPr>
        <w:t>71</w:t>
      </w:r>
      <w:r w:rsidRPr="002947A3">
        <w:fldChar w:fldCharType="end"/>
      </w:r>
      <w:r w:rsidRPr="002947A3">
        <w:t xml:space="preserve">. It should be noted that MVPA analyses like ISC, which are sensitive to the voxel-level patterns that spatial smoothing could distort, are robust to the standard gaussian kernel size that fMRIPrep applies during spatial smoothing </w:t>
      </w:r>
      <w:r w:rsidRPr="002947A3">
        <w:fldChar w:fldCharType="begin"/>
      </w:r>
      <w:r w:rsidR="00904155">
        <w:instrText xml:space="preserve"> ADDIN ZOTERO_ITEM CSL_CITATION {"citationID":"hwf4NXDO","properties":{"formattedCitation":"\\super 72\\nosupersub{}","plainCitation":"72","noteIndex":0},"citationItems":[{"id":12001,"uris":["http://zotero.org/users/6239255/items/B58UM36G"],"itemData":{"id":12001,"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904155" w:rsidRPr="00904155">
        <w:rPr>
          <w:vertAlign w:val="superscript"/>
        </w:rPr>
        <w:t>72</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26421B89" w:rsidR="00775A24" w:rsidRPr="002947A3" w:rsidDel="00775A24" w:rsidRDefault="00775A24" w:rsidP="00775A24">
      <w:pPr>
        <w:spacing w:line="240" w:lineRule="auto"/>
        <w:jc w:val="both"/>
        <w:rPr>
          <w:del w:id="673" w:author="Billy Mitchell" w:date="2024-11-06T08:37:00Z" w16du:dateUtc="2024-11-06T13:37:00Z"/>
          <w:moveTo w:id="674" w:author="Billy Mitchell" w:date="2024-11-06T08:37:00Z" w16du:dateUtc="2024-11-06T13:37:00Z"/>
        </w:rPr>
      </w:pPr>
      <w:moveToRangeStart w:id="675" w:author="Billy Mitchell" w:date="2024-11-06T08:37:00Z" w:name="move181774655"/>
      <w:moveTo w:id="676" w:author="Billy Mitchell" w:date="2024-11-06T08:37:00Z" w16du:dateUtc="2024-11-06T13:37:00Z">
        <w:r w:rsidRPr="002947A3">
          <w:rPr>
            <w:b/>
          </w:rPr>
          <w:t xml:space="preserve">Image </w:t>
        </w:r>
        <w:r>
          <w:rPr>
            <w:b/>
          </w:rPr>
          <w:t>A</w:t>
        </w:r>
        <w:r w:rsidRPr="002947A3">
          <w:rPr>
            <w:b/>
          </w:rPr>
          <w:t xml:space="preserve">cquisition. </w:t>
        </w:r>
        <w:r w:rsidRPr="002947A3">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moveTo>
      <w:r w:rsidR="006724E1">
        <w:instrText xml:space="preserve"> ADDIN ZOTERO_ITEM CSL_CITATION {"citationID":"cAYjiEBQ","properties":{"formattedCitation":"\\super 12\\nosupersub{}","plainCitation":"12","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moveTo w:id="677" w:author="Billy Mitchell" w:date="2024-11-06T08:37:00Z" w16du:dateUtc="2024-11-06T13:37:00Z">
        <w:r w:rsidRPr="002947A3">
          <w:fldChar w:fldCharType="separate"/>
        </w:r>
      </w:moveTo>
      <w:r w:rsidR="006724E1" w:rsidRPr="006724E1">
        <w:rPr>
          <w:vertAlign w:val="superscript"/>
        </w:rPr>
        <w:t>12</w:t>
      </w:r>
      <w:moveTo w:id="678" w:author="Billy Mitchell" w:date="2024-11-06T08:37:00Z" w16du:dateUtc="2024-11-06T13:37:00Z">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679" w:author="Billy Mitchell" w:date="2024-11-06T08:37:00Z" w16du:dateUtc="2024-11-06T13:37:00Z"/>
          <w:b/>
        </w:rPr>
      </w:pPr>
    </w:p>
    <w:moveToRangeEnd w:id="675"/>
    <w:p w14:paraId="1A796C87" w14:textId="77777777" w:rsidR="0076279C" w:rsidRDefault="0076279C" w:rsidP="0076279C">
      <w:pPr>
        <w:spacing w:line="240" w:lineRule="auto"/>
        <w:jc w:val="both"/>
        <w:rPr>
          <w:b/>
        </w:rPr>
      </w:pPr>
    </w:p>
    <w:p w14:paraId="17962DAA" w14:textId="50726401"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904155">
        <w:instrText xml:space="preserve"> ADDIN ZOTERO_ITEM CSL_CITATION {"citationID":"DmgiqaKt","properties":{"formattedCitation":"\\super 69\\nosupersub{}","plainCitation":"69","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904155" w:rsidRPr="00904155">
        <w:rPr>
          <w:vertAlign w:val="superscript"/>
        </w:rPr>
        <w:t>69</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making a decision (i.e., pressing a button) rather than subjects’ subjective certainty levels. By focusing exclusively on the number of button presses, we aimed to capture the cognitive and motor processes involved in rating itself. </w:t>
      </w:r>
    </w:p>
    <w:p w14:paraId="1BB2E73A" w14:textId="1C5A31E3"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Pr="006E54B4">
        <w:fldChar w:fldCharType="begin"/>
      </w:r>
      <w:r w:rsidR="00904155">
        <w:instrText xml:space="preserve"> ADDIN ZOTERO_ITEM CSL_CITATION {"citationID":"kZra6KpM","properties":{"formattedCitation":"\\super 73\\nosupersub{}","plainCitation":"73","noteIndex":0},"citationItems":[{"id":"geVC7faM/6iGHLCeH","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904155" w:rsidRPr="00904155">
        <w:rPr>
          <w:vertAlign w:val="superscript"/>
        </w:rPr>
        <w:t>73</w:t>
      </w:r>
      <w:r w:rsidRPr="006E54B4">
        <w:fldChar w:fldCharType="end"/>
      </w:r>
      <w:r w:rsidRPr="002947A3">
        <w:t>.</w:t>
      </w:r>
    </w:p>
    <w:p w14:paraId="395D632E" w14:textId="0BA40E5D" w:rsidR="0076279C" w:rsidRPr="002947A3" w:rsidRDefault="0076279C" w:rsidP="0076279C">
      <w:pPr>
        <w:spacing w:line="240" w:lineRule="auto"/>
        <w:ind w:firstLine="720"/>
        <w:jc w:val="both"/>
      </w:pPr>
      <w:r w:rsidRPr="002947A3">
        <w:t xml:space="preserve">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904155">
        <w:instrText xml:space="preserve"> ADDIN ZOTERO_ITEM CSL_CITATION {"citationID":"9NvCSEb5","properties":{"formattedCitation":"\\super 74\\nosupersub{}","plainCitation":"74","noteIndex":0},"citationItems":[{"id":20976,"uris":["http://zotero.org/users/6239255/items/2X2E4YSS"],"itemData":{"id":20976,"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904155" w:rsidRPr="00904155">
        <w:rPr>
          <w:vertAlign w:val="superscript"/>
        </w:rPr>
        <w:t>74</w:t>
      </w:r>
      <w:r w:rsidRPr="002947A3">
        <w:fldChar w:fldCharType="end"/>
      </w:r>
      <w:r w:rsidRPr="002947A3">
        <w:t xml:space="preserve"> - an especially important adjustment for long duration stimuli </w:t>
      </w:r>
      <w:r w:rsidRPr="002947A3">
        <w:fldChar w:fldCharType="begin"/>
      </w:r>
      <w:r w:rsidR="00904155">
        <w:instrText xml:space="preserve"> ADDIN ZOTERO_ITEM CSL_CITATION {"citationID":"4d3fKu2T","properties":{"formattedCitation":"\\super 75\\nosupersub{}","plainCitation":"75","noteIndex":0},"citationItems":[{"id":20974,"uris":["http://zotero.org/users/6239255/items/IUCGI8ES"],"itemData":{"id":20974,"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904155" w:rsidRPr="00904155">
        <w:rPr>
          <w:vertAlign w:val="superscript"/>
        </w:rPr>
        <w:t>75</w:t>
      </w:r>
      <w:r w:rsidRPr="002947A3">
        <w:fldChar w:fldCharType="end"/>
      </w:r>
      <w:r w:rsidRPr="002947A3">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imread function from the OpenCV [v4.10.0.82] </w:t>
      </w:r>
      <w:r w:rsidRPr="002947A3">
        <w:fldChar w:fldCharType="begin"/>
      </w:r>
      <w:r w:rsidR="00904155">
        <w:instrText xml:space="preserve"> ADDIN ZOTERO_ITEM CSL_CITATION {"citationID":"YXCJp5QM","properties":{"formattedCitation":"\\super 76\\nosupersub{}","plainCitation":"76","noteIndex":0},"citationItems":[{"id":20973,"uris":["http://zotero.org/users/6239255/items/XS9367EL"],"itemData":{"id":20973,"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904155" w:rsidRPr="00904155">
        <w:rPr>
          <w:vertAlign w:val="superscript"/>
        </w:rPr>
        <w:t>76</w:t>
      </w:r>
      <w:r w:rsidRPr="002947A3">
        <w:fldChar w:fldCharType="end"/>
      </w:r>
      <w:r w:rsidRPr="002947A3">
        <w:t xml:space="preserve"> python library and averaged within each TR. The average volume in decibels within each TR was calculated using the librosa [v0.10.2] </w:t>
      </w:r>
      <w:r w:rsidRPr="002947A3">
        <w:fldChar w:fldCharType="begin"/>
      </w:r>
      <w:r w:rsidR="00904155">
        <w:instrText xml:space="preserve"> ADDIN ZOTERO_ITEM CSL_CITATION {"citationID":"IULtgncO","properties":{"formattedCitation":"\\super 77\\nosupersub{}","plainCitation":"77","noteIndex":0},"citationItems":[{"id":20971,"uris":["http://zotero.org/users/6239255/items/72JGTU6M"],"itemData":{"id":2097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904155" w:rsidRPr="00904155">
        <w:rPr>
          <w:vertAlign w:val="superscript"/>
        </w:rPr>
        <w:t>77</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904155">
        <w:instrText xml:space="preserve"> ADDIN ZOTERO_ITEM CSL_CITATION {"citationID":"sKT8NXHt","properties":{"formattedCitation":"\\super 78\\nosupersub{}","plainCitation":"78","noteIndex":0},"citationItems":[{"id":20972,"uris":["http://zotero.org/users/6239255/items/XMPTFXLL"],"itemData":{"id":20972,"type":"software","title":"Whisper","URL":"https://github.com/openai/whisper","author":[{"literal":"OpenAI"}],"issued":{"date-parts":[["2023"]]}}}],"schema":"https://github.com/citation-style-language/schema/raw/master/csl-citation.json"} </w:instrText>
      </w:r>
      <w:r w:rsidRPr="002947A3">
        <w:fldChar w:fldCharType="separate"/>
      </w:r>
      <w:r w:rsidR="00904155" w:rsidRPr="00904155">
        <w:rPr>
          <w:vertAlign w:val="superscript"/>
        </w:rPr>
        <w:t>78</w:t>
      </w:r>
      <w:r w:rsidRPr="002947A3">
        <w:fldChar w:fldCharType="end"/>
      </w:r>
      <w:r w:rsidRPr="002947A3">
        <w:t xml:space="preserve"> and the face_recognition [v1.3.0] </w:t>
      </w:r>
      <w:r w:rsidRPr="002947A3">
        <w:fldChar w:fldCharType="begin"/>
      </w:r>
      <w:r w:rsidR="00904155">
        <w:instrText xml:space="preserve"> ADDIN ZOTERO_ITEM CSL_CITATION {"citationID":"lctyKWtg","properties":{"formattedCitation":"\\super 79\\nosupersub{}","plainCitation":"79","noteIndex":0},"citationItems":[{"id":20970,"uris":["http://zotero.org/users/6239255/items/E7NH4ST8"],"itemData":{"id":20970,"type":"software","title":"face-recognition","URL":"https://pypi.org/project/face-recognition/","author":[{"family":"Ageitgey","given":"Adam"}],"issued":{"date-parts":[["2023"]]}}}],"schema":"https://github.com/citation-style-language/schema/raw/master/csl-citation.json"} </w:instrText>
      </w:r>
      <w:r w:rsidRPr="002947A3">
        <w:fldChar w:fldCharType="separate"/>
      </w:r>
      <w:r w:rsidR="00904155" w:rsidRPr="00904155">
        <w:rPr>
          <w:vertAlign w:val="superscript"/>
        </w:rPr>
        <w:t>79</w:t>
      </w:r>
      <w:r w:rsidRPr="002947A3">
        <w:fldChar w:fldCharType="end"/>
      </w:r>
      <w:r w:rsidRPr="002947A3">
        <w:t xml:space="preserve"> Python library, which aligned with manual annotations. All stimulus-related confounds were z-scored.</w:t>
      </w:r>
    </w:p>
    <w:p w14:paraId="4EB29DA6" w14:textId="69B55477"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680" w:author="Billy Mitchell" w:date="2024-11-05T18:46:00Z" w16du:dateUtc="2024-11-05T23:46:00Z">
        <w:r w:rsidR="00DD3C4B">
          <w:t xml:space="preserve"> Woo et al.</w:t>
        </w:r>
      </w:ins>
      <w:ins w:id="681" w:author="Billy Mitchell" w:date="2024-11-05T18:47:00Z" w16du:dateUtc="2024-11-05T23:47:00Z">
        <w:r w:rsidR="00DD3C4B">
          <w:t xml:space="preserve">’s </w:t>
        </w:r>
        <w:r w:rsidR="00DD3C4B" w:rsidRPr="002947A3">
          <w:t>recommendations (z = 3.29, p &lt; 0.001)</w:t>
        </w:r>
        <w:r w:rsidR="00DD3C4B">
          <w:t xml:space="preserve"> </w:t>
        </w:r>
      </w:ins>
      <w:del w:id="682" w:author="Billy Mitchell" w:date="2024-11-05T18:46:00Z" w16du:dateUtc="2024-11-05T23:46:00Z">
        <w:r w:rsidRPr="002947A3" w:rsidDel="00DD3C4B">
          <w:delText xml:space="preserve"> </w:delText>
        </w:r>
      </w:del>
      <w:r w:rsidRPr="002947A3">
        <w:fldChar w:fldCharType="begin"/>
      </w:r>
      <w:r w:rsidR="00904155">
        <w:instrText xml:space="preserve"> ADDIN ZOTERO_ITEM CSL_CITATION {"citationID":"XpmceqFj","properties":{"formattedCitation":"\\super 80\\nosupersub{}","plainCitation":"80","noteIndex":0},"citationItems":[{"id":20978,"uris":["http://zotero.org/users/6239255/items/YQB6FVPZ"],"itemData":{"id":20978,"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904155" w:rsidRPr="00904155">
        <w:rPr>
          <w:vertAlign w:val="superscript"/>
        </w:rPr>
        <w:t>80</w:t>
      </w:r>
      <w:r w:rsidRPr="002947A3">
        <w:fldChar w:fldCharType="end"/>
      </w:r>
      <w:del w:id="683"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33684491"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nltool’s isc and isc_group functions </w:t>
      </w:r>
      <w:r w:rsidRPr="002947A3">
        <w:fldChar w:fldCharType="begin"/>
      </w:r>
      <w:r w:rsidR="00904155">
        <w:instrText xml:space="preserve"> ADDIN ZOTERO_ITEM CSL_CITATION {"citationID":"moUZwi0q","properties":{"formattedCitation":"\\super 70\\nosupersub{}","plainCitation":"70","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904155" w:rsidRPr="00904155">
        <w:rPr>
          <w:vertAlign w:val="superscript"/>
        </w:rPr>
        <w:t>70</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isc_group. This yields a coefficient (the median correlative value, as recommended by</w:t>
      </w:r>
      <w:ins w:id="684" w:author="Billy Mitchell" w:date="2024-11-05T18:47:00Z" w16du:dateUtc="2024-11-05T23:47:00Z">
        <w:r w:rsidR="00DD3C4B">
          <w:t xml:space="preserve"> Chen et al. </w:t>
        </w:r>
      </w:ins>
      <w:r w:rsidRPr="002947A3">
        <w:t xml:space="preserve"> </w:t>
      </w:r>
      <w:r w:rsidRPr="002947A3">
        <w:fldChar w:fldCharType="begin"/>
      </w:r>
      <w:r w:rsidR="00904155">
        <w:instrText xml:space="preserve"> ADDIN ZOTERO_ITEM CSL_CITATION {"citationID":"ztAQ6owg","properties":{"formattedCitation":"\\super 81\\nosupersub{}","plainCitation":"81","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904155" w:rsidRPr="00904155">
        <w:rPr>
          <w:vertAlign w:val="superscript"/>
        </w:rPr>
        <w:t>81</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904155">
        <w:instrText xml:space="preserve"> ADDIN ZOTERO_ITEM CSL_CITATION {"citationID":"tpQunzlG","properties":{"formattedCitation":"\\super 82\\nosupersub{}","plainCitation":"82","noteIndex":0},"citationItems":[{"id":21075,"uris":["http://zotero.org/users/6239255/items/LHP9I4LA"],"itemData":{"id":21075,"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904155" w:rsidRPr="00904155">
        <w:rPr>
          <w:vertAlign w:val="superscript"/>
        </w:rPr>
        <w:t>82</w:t>
      </w:r>
      <w:r w:rsidR="00DD3C4B">
        <w:fldChar w:fldCharType="end"/>
      </w:r>
      <w:r w:rsidRPr="002947A3">
        <w:t xml:space="preserve">. This method is a more conservative test of statistical significance than permutation testing </w:t>
      </w:r>
      <w:r w:rsidRPr="002947A3">
        <w:fldChar w:fldCharType="begin"/>
      </w:r>
      <w:r w:rsidR="00904155">
        <w:instrText xml:space="preserve"> ADDIN ZOTERO_ITEM CSL_CITATION {"citationID":"ZW7de3RI","properties":{"formattedCitation":"\\super 81\\nosupersub{}","plainCitation":"81","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904155" w:rsidRPr="00904155">
        <w:rPr>
          <w:vertAlign w:val="superscript"/>
        </w:rPr>
        <w:t>81</w:t>
      </w:r>
      <w:r w:rsidRPr="002947A3">
        <w:fldChar w:fldCharType="end"/>
      </w:r>
      <w:r w:rsidRPr="002947A3">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Bejamini-Hochberg procedure to maintain the false discovery rate below 0.001. </w:t>
      </w:r>
    </w:p>
    <w:p w14:paraId="176085F0" w14:textId="77777777" w:rsidR="0076279C" w:rsidRDefault="0076279C" w:rsidP="0076279C">
      <w:pPr>
        <w:spacing w:line="240" w:lineRule="auto"/>
        <w:jc w:val="both"/>
        <w:rPr>
          <w:b/>
          <w:bCs/>
        </w:rPr>
      </w:pPr>
    </w:p>
    <w:p w14:paraId="5BA33E75" w14:textId="45F97D74" w:rsidR="0076279C" w:rsidRDefault="0076279C" w:rsidP="0076279C">
      <w:pPr>
        <w:spacing w:line="240" w:lineRule="auto"/>
        <w:jc w:val="both"/>
      </w:pPr>
      <w:r w:rsidRPr="002947A3">
        <w:rPr>
          <w:b/>
          <w:bCs/>
        </w:rPr>
        <w:lastRenderedPageBreak/>
        <w:t>Activation Labeling.</w:t>
      </w:r>
      <w:r w:rsidRPr="002947A3">
        <w:t xml:space="preserve"> After completing analyses, thresholded z-statistic maps and r-statistic maps were annotated using the automated anatomical atlas (AAL) </w:t>
      </w:r>
      <w:r w:rsidRPr="002947A3">
        <w:fldChar w:fldCharType="begin"/>
      </w:r>
      <w:r w:rsidR="00904155">
        <w:instrText xml:space="preserve"> ADDIN ZOTERO_ITEM CSL_CITATION {"citationID":"2CCke1Q0","properties":{"formattedCitation":"\\super 83\\nosupersub{}","plainCitation":"83","noteIndex":0},"citationItems":[{"id":20963,"uris":["http://zotero.org/users/6239255/items/WLZH65VZ"],"itemData":{"id":20963,"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904155" w:rsidRPr="00904155">
        <w:rPr>
          <w:vertAlign w:val="superscript"/>
        </w:rPr>
        <w:t>83</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904155">
        <w:instrText xml:space="preserve"> ADDIN ZOTERO_ITEM CSL_CITATION {"citationID":"YTh662ZL","properties":{"formattedCitation":"\\super 48,49\\nosupersub{}","plainCitation":"48,49","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904155" w:rsidRPr="00904155">
        <w:rPr>
          <w:vertAlign w:val="superscript"/>
        </w:rPr>
        <w:t>48,49</w:t>
      </w:r>
      <w:r w:rsidRPr="002947A3">
        <w:fldChar w:fldCharType="end"/>
      </w:r>
      <w:r w:rsidRPr="002947A3">
        <w:t xml:space="preserve">, which consists of 400 functionally-defined cortical parcellations and denotes which of 17 networks </w:t>
      </w:r>
      <w:r w:rsidRPr="002947A3">
        <w:fldChar w:fldCharType="begin"/>
      </w:r>
      <w:r w:rsidR="00904155">
        <w:instrText xml:space="preserve"> ADDIN ZOTERO_ITEM CSL_CITATION {"citationID":"vjewxyxU","properties":{"formattedCitation":"\\super 51\\nosupersub{}","plainCitation":"51","noteIndex":0},"citationItems":[{"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904155" w:rsidRPr="00904155">
        <w:rPr>
          <w:vertAlign w:val="superscript"/>
        </w:rPr>
        <w:t>51</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685" w:author="Billy Mitchell" w:date="2024-11-06T08:43:00Z" w16du:dateUtc="2024-11-06T13:43:00Z"/>
        </w:rPr>
      </w:pPr>
    </w:p>
    <w:p w14:paraId="0A8C8689" w14:textId="3F6ED07B" w:rsidR="000B4FF8" w:rsidRDefault="00704746" w:rsidP="00704746">
      <w:pPr>
        <w:spacing w:line="240" w:lineRule="auto"/>
        <w:jc w:val="both"/>
        <w:rPr>
          <w:ins w:id="686" w:author="Billy Mitchell" w:date="2024-11-06T10:47:00Z" w16du:dateUtc="2024-11-06T15:47:00Z"/>
        </w:rPr>
      </w:pPr>
      <w:ins w:id="687" w:author="Billy Mitchell" w:date="2024-11-06T08:43:00Z" w16du:dateUtc="2024-11-06T13:43:00Z">
        <w:r>
          <w:rPr>
            <w:b/>
            <w:bCs/>
          </w:rPr>
          <w:t xml:space="preserve">Free Recall </w:t>
        </w:r>
        <w:r w:rsidRPr="00EB1B8C">
          <w:rPr>
            <w:b/>
            <w:bCs/>
          </w:rPr>
          <w:t>Transcription</w:t>
        </w:r>
        <w:r>
          <w:t>.</w:t>
        </w:r>
      </w:ins>
      <w:ins w:id="688" w:author="Billy Mitchell" w:date="2024-11-06T09:35:00Z" w16du:dateUtc="2024-11-06T14:35:00Z">
        <w:r w:rsidR="001633CB">
          <w:t xml:space="preserve"> Of the thirty-five subjects who completed the study, </w:t>
        </w:r>
      </w:ins>
      <w:ins w:id="689" w:author="Billy Mitchell" w:date="2024-11-06T09:42:00Z" w16du:dateUtc="2024-11-06T14:42:00Z">
        <w:r w:rsidR="000733F7">
          <w:t>twenty-eight (n</w:t>
        </w:r>
      </w:ins>
      <w:ins w:id="690" w:author="Billy Mitchell" w:date="2024-11-06T10:37:00Z" w16du:dateUtc="2024-11-06T15:37:00Z">
        <w:r w:rsidR="00D96ECC">
          <w:t xml:space="preserve"> </w:t>
        </w:r>
      </w:ins>
      <w:ins w:id="691" w:author="Billy Mitchell" w:date="2024-11-06T09:42:00Z" w16du:dateUtc="2024-11-06T14:42:00Z">
        <w:r w:rsidR="000733F7">
          <w:t>=</w:t>
        </w:r>
      </w:ins>
      <w:ins w:id="692" w:author="Billy Mitchell" w:date="2024-11-06T10:37:00Z" w16du:dateUtc="2024-11-06T15:37:00Z">
        <w:r w:rsidR="00D96ECC">
          <w:t xml:space="preserve"> </w:t>
        </w:r>
      </w:ins>
      <w:ins w:id="693" w:author="Billy Mitchell" w:date="2024-11-06T09:42:00Z" w16du:dateUtc="2024-11-06T14:42:00Z">
        <w:r w:rsidR="000733F7">
          <w:t>28) provided audio recordings that could reliabl</w:t>
        </w:r>
      </w:ins>
      <w:ins w:id="694" w:author="Billy Mitchell" w:date="2024-11-06T09:43:00Z" w16du:dateUtc="2024-11-06T14:43:00Z">
        <w:r w:rsidR="000733F7">
          <w:t xml:space="preserve">y be transcribed. </w:t>
        </w:r>
      </w:ins>
      <w:ins w:id="695" w:author="Billy Mitchell" w:date="2024-11-06T09:45:00Z" w16du:dateUtc="2024-11-06T14:45:00Z">
        <w:r w:rsidR="000733F7">
          <w:t xml:space="preserve">The </w:t>
        </w:r>
      </w:ins>
      <w:ins w:id="696" w:author="Billy Mitchell" w:date="2024-11-06T09:46:00Z" w16du:dateUtc="2024-11-06T14:46:00Z">
        <w:r w:rsidR="000733F7">
          <w:t>audio</w:t>
        </w:r>
      </w:ins>
      <w:ins w:id="697" w:author="Billy Mitchell" w:date="2024-11-06T09:45:00Z" w16du:dateUtc="2024-11-06T14:45:00Z">
        <w:r w:rsidR="000733F7">
          <w:t xml:space="preserve"> of t</w:t>
        </w:r>
      </w:ins>
      <w:ins w:id="698" w:author="Billy Mitchell" w:date="2024-11-06T09:43:00Z" w16du:dateUtc="2024-11-06T14:43:00Z">
        <w:r w:rsidR="000733F7">
          <w:t xml:space="preserve">hree subjects </w:t>
        </w:r>
      </w:ins>
      <w:ins w:id="699" w:author="Billy Mitchell" w:date="2024-11-06T09:47:00Z" w16du:dateUtc="2024-11-06T14:47:00Z">
        <w:r w:rsidR="000733F7">
          <w:t>suffered</w:t>
        </w:r>
      </w:ins>
      <w:ins w:id="700" w:author="Billy Mitchell" w:date="2024-11-06T09:43:00Z" w16du:dateUtc="2024-11-06T14:43:00Z">
        <w:r w:rsidR="000733F7">
          <w:t xml:space="preserve"> technical issues </w:t>
        </w:r>
      </w:ins>
      <w:ins w:id="701" w:author="Billy Mitchell" w:date="2024-11-06T09:44:00Z" w16du:dateUtc="2024-11-06T14:44:00Z">
        <w:r w:rsidR="000733F7">
          <w:t>which corrupted the file</w:t>
        </w:r>
      </w:ins>
      <w:ins w:id="702" w:author="Billy Mitchell" w:date="2024-11-06T09:46:00Z" w16du:dateUtc="2024-11-06T14:46:00Z">
        <w:r w:rsidR="000733F7">
          <w:t>s</w:t>
        </w:r>
      </w:ins>
      <w:ins w:id="703" w:author="Billy Mitchell" w:date="2024-11-06T09:44:00Z" w16du:dateUtc="2024-11-06T14:44:00Z">
        <w:r w:rsidR="000733F7">
          <w:t xml:space="preserve"> and </w:t>
        </w:r>
      </w:ins>
      <w:ins w:id="704" w:author="Billy Mitchell" w:date="2024-11-06T09:46:00Z" w16du:dateUtc="2024-11-06T14:46:00Z">
        <w:r w:rsidR="000733F7">
          <w:t xml:space="preserve">audio </w:t>
        </w:r>
      </w:ins>
      <w:ins w:id="705" w:author="Billy Mitchell" w:date="2024-11-06T09:47:00Z" w16du:dateUtc="2024-11-06T14:47:00Z">
        <w:r w:rsidR="000733F7">
          <w:t>from</w:t>
        </w:r>
      </w:ins>
      <w:ins w:id="706" w:author="Billy Mitchell" w:date="2024-11-06T09:46:00Z" w16du:dateUtc="2024-11-06T14:46:00Z">
        <w:r w:rsidR="000733F7">
          <w:t xml:space="preserve"> four other subjects was of low-quality and could not be reliably transcribed.</w:t>
        </w:r>
      </w:ins>
      <w:ins w:id="707" w:author="Billy Mitchell" w:date="2024-11-06T09:47:00Z" w16du:dateUtc="2024-11-06T14:47:00Z">
        <w:r w:rsidR="000733F7">
          <w:t xml:space="preserve"> Trans</w:t>
        </w:r>
      </w:ins>
      <w:ins w:id="708" w:author="Billy Mitchell" w:date="2024-11-06T09:48:00Z" w16du:dateUtc="2024-11-06T14:48:00Z">
        <w:r w:rsidR="000733F7">
          <w:t xml:space="preserve">cription was completed in stages. Audio recordings were first </w:t>
        </w:r>
      </w:ins>
      <w:ins w:id="709" w:author="Billy Mitchell" w:date="2024-11-06T09:49:00Z" w16du:dateUtc="2024-11-06T14:49:00Z">
        <w:r w:rsidR="000733F7">
          <w:t xml:space="preserve">transcribed </w:t>
        </w:r>
      </w:ins>
      <w:ins w:id="710" w:author="Billy Mitchell" w:date="2024-11-06T10:37:00Z" w16du:dateUtc="2024-11-06T15:37:00Z">
        <w:r w:rsidR="00D96ECC">
          <w:t xml:space="preserve">to text </w:t>
        </w:r>
      </w:ins>
      <w:ins w:id="711" w:author="Billy Mitchell" w:date="2024-11-06T09:49:00Z" w16du:dateUtc="2024-11-06T14:49:00Z">
        <w:r w:rsidR="000733F7">
          <w:t xml:space="preserve">using a locally-hosted version of OpenAI’s </w:t>
        </w:r>
      </w:ins>
      <w:ins w:id="712" w:author="Billy Mitchell" w:date="2024-11-06T09:51:00Z" w16du:dateUtc="2024-11-06T14:51:00Z">
        <w:r w:rsidR="000733F7" w:rsidRPr="002947A3">
          <w:t xml:space="preserve">Whisper [v1.1.10] </w:t>
        </w:r>
        <w:r w:rsidR="000733F7" w:rsidRPr="002947A3">
          <w:fldChar w:fldCharType="begin"/>
        </w:r>
      </w:ins>
      <w:r w:rsidR="00904155">
        <w:instrText xml:space="preserve"> ADDIN ZOTERO_ITEM CSL_CITATION {"citationID":"RfR6CkZp","properties":{"formattedCitation":"\\super 78\\nosupersub{}","plainCitation":"78","noteIndex":0},"citationItems":[{"id":20972,"uris":["http://zotero.org/users/6239255/items/XMPTFXLL"],"itemData":{"id":20972,"type":"software","title":"Whisper","URL":"https://github.com/openai/whisper","author":[{"literal":"OpenAI"}],"issued":{"date-parts":[["2023"]]}}}],"schema":"https://github.com/citation-style-language/schema/raw/master/csl-citation.json"} </w:instrText>
      </w:r>
      <w:ins w:id="713" w:author="Billy Mitchell" w:date="2024-11-06T09:51:00Z" w16du:dateUtc="2024-11-06T14:51:00Z">
        <w:r w:rsidR="000733F7" w:rsidRPr="002947A3">
          <w:fldChar w:fldCharType="separate"/>
        </w:r>
      </w:ins>
      <w:r w:rsidR="00904155" w:rsidRPr="00904155">
        <w:rPr>
          <w:vertAlign w:val="superscript"/>
        </w:rPr>
        <w:t>78</w:t>
      </w:r>
      <w:ins w:id="714" w:author="Billy Mitchell" w:date="2024-11-06T09:51:00Z" w16du:dateUtc="2024-11-06T14:51:00Z">
        <w:r w:rsidR="000733F7" w:rsidRPr="002947A3">
          <w:fldChar w:fldCharType="end"/>
        </w:r>
      </w:ins>
      <w:ins w:id="715" w:author="Billy Mitchell" w:date="2024-11-06T09:49:00Z" w16du:dateUtc="2024-11-06T14:49:00Z">
        <w:r w:rsidR="000733F7">
          <w:t xml:space="preserve"> library in Python </w:t>
        </w:r>
        <w:r w:rsidR="000733F7" w:rsidRPr="002947A3">
          <w:t xml:space="preserve">[v3.8.13] </w:t>
        </w:r>
        <w:r w:rsidR="000733F7" w:rsidRPr="002947A3">
          <w:fldChar w:fldCharType="begin"/>
        </w:r>
      </w:ins>
      <w:r w:rsidR="00904155">
        <w:instrText xml:space="preserve"> ADDIN ZOTERO_ITEM CSL_CITATION {"citationID":"lTjho60l","properties":{"formattedCitation":"\\super 65\\nosupersub{}","plainCitation":"65","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ins w:id="716" w:author="Billy Mitchell" w:date="2024-11-06T09:49:00Z" w16du:dateUtc="2024-11-06T14:49:00Z">
        <w:r w:rsidR="000733F7" w:rsidRPr="002947A3">
          <w:fldChar w:fldCharType="separate"/>
        </w:r>
      </w:ins>
      <w:r w:rsidR="00904155" w:rsidRPr="00904155">
        <w:rPr>
          <w:vertAlign w:val="superscript"/>
        </w:rPr>
        <w:t>65</w:t>
      </w:r>
      <w:ins w:id="717" w:author="Billy Mitchell" w:date="2024-11-06T09:49:00Z" w16du:dateUtc="2024-11-06T14:49:00Z">
        <w:r w:rsidR="000733F7" w:rsidRPr="002947A3">
          <w:fldChar w:fldCharType="end"/>
        </w:r>
      </w:ins>
      <w:ins w:id="718" w:author="Billy Mitchell" w:date="2024-11-06T09:51:00Z" w16du:dateUtc="2024-11-06T14:51:00Z">
        <w:r w:rsidR="000733F7">
          <w:t xml:space="preserve">. These </w:t>
        </w:r>
      </w:ins>
      <w:ins w:id="719" w:author="Billy Mitchell" w:date="2024-11-06T10:37:00Z" w16du:dateUtc="2024-11-06T15:37:00Z">
        <w:r w:rsidR="00D96ECC">
          <w:t>textual representations</w:t>
        </w:r>
      </w:ins>
      <w:ins w:id="720" w:author="Billy Mitchell" w:date="2024-11-06T09:51:00Z" w16du:dateUtc="2024-11-06T14:51:00Z">
        <w:r w:rsidR="000733F7">
          <w:t xml:space="preserve"> were then </w:t>
        </w:r>
      </w:ins>
      <w:ins w:id="721" w:author="Billy Mitchell" w:date="2024-11-06T10:28:00Z" w16du:dateUtc="2024-11-06T15:28:00Z">
        <w:r w:rsidR="00211D2F">
          <w:t>i</w:t>
        </w:r>
      </w:ins>
      <w:ins w:id="722" w:author="Billy Mitchell" w:date="2024-11-06T10:29:00Z" w16du:dateUtc="2024-11-06T15:29:00Z">
        <w:r w:rsidR="00211D2F">
          <w:t xml:space="preserve">ndependently </w:t>
        </w:r>
      </w:ins>
      <w:del w:id="723" w:author="Billy Mitchell" w:date="2024-11-06T09:52:00Z" w16du:dateUtc="2024-11-06T14:52:00Z">
        <w:r w:rsidR="000733F7" w:rsidDel="000733F7">
          <w:delText>reviewed</w:delText>
        </w:r>
      </w:del>
      <w:ins w:id="724" w:author="Billy Mitchell" w:date="2024-11-06T09:52:00Z" w16du:dateUtc="2024-11-06T14:52:00Z">
        <w:r w:rsidR="000733F7">
          <w:t>appraised</w:t>
        </w:r>
      </w:ins>
      <w:ins w:id="725" w:author="Billy Mitchell" w:date="2024-11-06T09:51:00Z" w16du:dateUtc="2024-11-06T14:51:00Z">
        <w:r w:rsidR="000733F7">
          <w:t xml:space="preserve"> and </w:t>
        </w:r>
      </w:ins>
      <w:ins w:id="726" w:author="Billy Mitchell" w:date="2024-11-06T09:52:00Z" w16du:dateUtc="2024-11-06T14:52:00Z">
        <w:r w:rsidR="000733F7">
          <w:t>revised</w:t>
        </w:r>
      </w:ins>
      <w:ins w:id="727" w:author="Billy Mitchell" w:date="2024-11-06T09:51:00Z" w16du:dateUtc="2024-11-06T14:51:00Z">
        <w:r w:rsidR="000733F7">
          <w:t xml:space="preserve"> by a team of</w:t>
        </w:r>
      </w:ins>
      <w:ins w:id="728" w:author="Billy Mitchell" w:date="2024-11-06T09:52:00Z" w16du:dateUtc="2024-11-06T14:52:00Z">
        <w:r w:rsidR="000733F7">
          <w:t xml:space="preserve"> </w:t>
        </w:r>
      </w:ins>
      <w:ins w:id="729" w:author="Billy Mitchell" w:date="2024-11-06T10:24:00Z" w16du:dateUtc="2024-11-06T15:24:00Z">
        <w:r w:rsidR="00211D2F">
          <w:t xml:space="preserve">trained </w:t>
        </w:r>
      </w:ins>
      <w:ins w:id="730" w:author="Billy Mitchell" w:date="2024-11-06T09:51:00Z" w16du:dateUtc="2024-11-06T14:51:00Z">
        <w:r w:rsidR="000733F7">
          <w:t>reviewers</w:t>
        </w:r>
      </w:ins>
      <w:ins w:id="731" w:author="Billy Mitchell" w:date="2024-11-06T12:38:00Z" w16du:dateUtc="2024-11-06T17:38:00Z">
        <w:r w:rsidR="00C11DE4">
          <w:t xml:space="preserve"> familiar with the stimulus and whom reviewed annotations of the stimulus generated by a separate team of reviewers</w:t>
        </w:r>
      </w:ins>
      <w:ins w:id="732" w:author="Billy Mitchell" w:date="2024-11-06T12:40:00Z" w16du:dateUtc="2024-11-06T17:40:00Z">
        <w:r w:rsidR="00C11DE4">
          <w:t xml:space="preserve"> in line with standards </w:t>
        </w:r>
      </w:ins>
      <w:ins w:id="733" w:author="Billy Mitchell" w:date="2024-11-06T12:41:00Z" w16du:dateUtc="2024-11-06T17:41:00Z">
        <w:r w:rsidR="00C11DE4">
          <w:t>described by Chen et al.</w:t>
        </w:r>
      </w:ins>
      <w:r w:rsidR="00C11DE4">
        <w:fldChar w:fldCharType="begin"/>
      </w:r>
      <w:r w:rsidR="006724E1">
        <w:instrText xml:space="preserve"> ADDIN ZOTERO_ITEM CSL_CITATION {"citationID":"JOpmP25t","properties":{"formattedCitation":"\\super 12\\nosupersub{}","plainCitation":"12","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C11DE4">
        <w:fldChar w:fldCharType="separate"/>
      </w:r>
      <w:r w:rsidR="006724E1" w:rsidRPr="006724E1">
        <w:rPr>
          <w:vertAlign w:val="superscript"/>
        </w:rPr>
        <w:t>12</w:t>
      </w:r>
      <w:r w:rsidR="00C11DE4">
        <w:fldChar w:fldCharType="end"/>
      </w:r>
      <w:ins w:id="734" w:author="Billy Mitchell" w:date="2024-11-06T10:25:00Z" w16du:dateUtc="2024-11-06T15:25:00Z">
        <w:r w:rsidR="00211D2F">
          <w:t>.</w:t>
        </w:r>
      </w:ins>
      <w:ins w:id="735" w:author="Billy Mitchell" w:date="2024-11-06T12:40:00Z" w16du:dateUtc="2024-11-06T17:40:00Z">
        <w:r w:rsidR="00C11DE4">
          <w:t xml:space="preserve"> </w:t>
        </w:r>
      </w:ins>
      <w:ins w:id="736" w:author="Billy Mitchell" w:date="2024-11-06T10:25:00Z" w16du:dateUtc="2024-11-06T15:25:00Z">
        <w:r w:rsidR="00211D2F">
          <w:t>Each transcription was reviewed by a</w:t>
        </w:r>
      </w:ins>
      <w:ins w:id="737" w:author="Billy Mitchell" w:date="2024-11-06T10:26:00Z" w16du:dateUtc="2024-11-06T15:26:00Z">
        <w:r w:rsidR="00211D2F">
          <w:t xml:space="preserve">t least two individuals who were required to reach a consensus. Any </w:t>
        </w:r>
      </w:ins>
      <w:ins w:id="738" w:author="Billy Mitchell" w:date="2024-11-06T10:27:00Z" w16du:dateUtc="2024-11-06T15:27:00Z">
        <w:r w:rsidR="00211D2F">
          <w:t>discrepancies</w:t>
        </w:r>
      </w:ins>
      <w:ins w:id="739" w:author="Billy Mitchell" w:date="2024-11-06T10:26:00Z" w16du:dateUtc="2024-11-06T15:26:00Z">
        <w:r w:rsidR="00211D2F">
          <w:t xml:space="preserve"> </w:t>
        </w:r>
      </w:ins>
      <w:ins w:id="740" w:author="Billy Mitchell" w:date="2024-11-06T10:27:00Z" w16du:dateUtc="2024-11-06T15:27:00Z">
        <w:r w:rsidR="00211D2F">
          <w:t>between reviewers’ initial appraisals were flagged and discussed until a consensus could be reached or the questionable segment was censored.</w:t>
        </w:r>
      </w:ins>
      <w:ins w:id="741" w:author="Billy Mitchell" w:date="2024-11-06T10:28:00Z" w16du:dateUtc="2024-11-06T15:28:00Z">
        <w:r w:rsidR="00211D2F">
          <w:t xml:space="preserve"> </w:t>
        </w:r>
      </w:ins>
      <w:ins w:id="742" w:author="Billy Mitchell" w:date="2024-11-06T10:29:00Z" w16du:dateUtc="2024-11-06T15:29:00Z">
        <w:r w:rsidR="00211D2F">
          <w:t>Two reviewers then independently segm</w:t>
        </w:r>
      </w:ins>
      <w:ins w:id="743" w:author="Billy Mitchell" w:date="2024-11-06T10:30:00Z" w16du:dateUtc="2024-11-06T15:30:00Z">
        <w:r w:rsidR="00211D2F">
          <w:t xml:space="preserve">ented recall and categorized each segment according to which scene they believe that it was describing. </w:t>
        </w:r>
      </w:ins>
      <w:ins w:id="744" w:author="Billy Mitchell" w:date="2024-11-06T12:42:00Z" w16du:dateUtc="2024-11-06T17:42:00Z">
        <w:r w:rsidR="00D94E2D">
          <w:t xml:space="preserve">We determined that there were </w:t>
        </w:r>
      </w:ins>
      <w:ins w:id="745" w:author="Billy Mitchell" w:date="2024-11-08T11:53:00Z" w16du:dateUtc="2024-11-08T16:53:00Z">
        <w:r w:rsidR="00902099">
          <w:t>28</w:t>
        </w:r>
      </w:ins>
      <w:ins w:id="746" w:author="Billy Mitchell" w:date="2024-11-06T12:42:00Z" w16du:dateUtc="2024-11-06T17:42:00Z">
        <w:r w:rsidR="00D94E2D">
          <w:t xml:space="preserve"> distinct scenes present in the stimulus. </w:t>
        </w:r>
      </w:ins>
      <w:ins w:id="747" w:author="Billy Mitchell" w:date="2024-11-06T10:30:00Z" w16du:dateUtc="2024-11-06T15:30:00Z">
        <w:r w:rsidR="00211D2F">
          <w:t>Again, any discrepancies between reviewers</w:t>
        </w:r>
      </w:ins>
      <w:ins w:id="748" w:author="Billy Mitchell" w:date="2024-11-06T10:31:00Z" w16du:dateUtc="2024-11-06T15:31:00Z">
        <w:r w:rsidR="00211D2F">
          <w:t xml:space="preserve">’ initial appraisals were discussed in a meeting </w:t>
        </w:r>
      </w:ins>
      <w:ins w:id="749" w:author="Billy Mitchell" w:date="2024-11-06T10:44:00Z" w16du:dateUtc="2024-11-06T15:44:00Z">
        <w:r w:rsidR="00D96ECC">
          <w:t>facilitated</w:t>
        </w:r>
      </w:ins>
      <w:ins w:id="750" w:author="Billy Mitchell" w:date="2024-11-06T10:31:00Z" w16du:dateUtc="2024-11-06T15:31:00Z">
        <w:r w:rsidR="00211D2F">
          <w:t xml:space="preserve"> by the </w:t>
        </w:r>
      </w:ins>
      <w:ins w:id="751" w:author="Billy Mitchell" w:date="2024-11-06T10:32:00Z" w16du:dateUtc="2024-11-06T15:32:00Z">
        <w:r w:rsidR="00211D2F">
          <w:t>corresponding author until a consensus on segmentation and categorization could be reached</w:t>
        </w:r>
      </w:ins>
      <w:ins w:id="752" w:author="Billy Mitchell" w:date="2024-11-06T10:45:00Z" w16du:dateUtc="2024-11-06T15:45:00Z">
        <w:r w:rsidR="00D96ECC">
          <w:t xml:space="preserve"> between reviewers.</w:t>
        </w:r>
      </w:ins>
      <w:ins w:id="753" w:author="Billy Mitchell" w:date="2024-11-06T10:46:00Z" w16du:dateUtc="2024-11-06T15:46:00Z">
        <w:r w:rsidR="000B4FF8">
          <w:t xml:space="preserve"> </w:t>
        </w:r>
      </w:ins>
      <w:ins w:id="754" w:author="Billy Mitchell" w:date="2024-11-06T12:10:00Z" w16du:dateUtc="2024-11-06T17:10:00Z">
        <w:r w:rsidR="002E76E8">
          <w:t xml:space="preserve">Training materials and standard operating procedures are available publicly at </w:t>
        </w:r>
        <w:r w:rsidR="002E76E8" w:rsidRPr="002947A3">
          <w:t>https://github.com/wj-mitchell/</w:t>
        </w:r>
        <w:r w:rsidR="002E76E8">
          <w:t>active_viewing</w:t>
        </w:r>
        <w:r w:rsidR="002E76E8" w:rsidRPr="002947A3">
          <w:t>.</w:t>
        </w:r>
      </w:ins>
    </w:p>
    <w:p w14:paraId="630F4CE3" w14:textId="584C8F69" w:rsidR="00704746" w:rsidRPr="002947A3" w:rsidRDefault="000B4FF8" w:rsidP="00704746">
      <w:pPr>
        <w:spacing w:line="240" w:lineRule="auto"/>
        <w:jc w:val="both"/>
        <w:rPr>
          <w:ins w:id="755" w:author="Billy Mitchell" w:date="2024-11-06T08:43:00Z" w16du:dateUtc="2024-11-06T13:43:00Z"/>
        </w:rPr>
      </w:pPr>
      <w:ins w:id="756" w:author="Billy Mitchell" w:date="2024-11-06T10:47:00Z" w16du:dateUtc="2024-11-06T15:47:00Z">
        <w:r>
          <w:tab/>
        </w:r>
      </w:ins>
    </w:p>
    <w:p w14:paraId="4E2581BC" w14:textId="6C81EA3D" w:rsidR="000C3DFB" w:rsidRDefault="00704746">
      <w:pPr>
        <w:spacing w:line="240" w:lineRule="auto"/>
        <w:jc w:val="both"/>
        <w:rPr>
          <w:ins w:id="757" w:author="Billy Mitchell" w:date="2024-11-08T12:21:00Z" w16du:dateUtc="2024-11-08T17:21:00Z"/>
        </w:rPr>
      </w:pPr>
      <w:ins w:id="758" w:author="Billy Mitchell" w:date="2024-11-06T08:43:00Z" w16du:dateUtc="2024-11-06T13:43:00Z">
        <w:r>
          <w:rPr>
            <w:b/>
            <w:bCs/>
          </w:rPr>
          <w:t xml:space="preserve">Memory and Character Assessment Analyses. </w:t>
        </w:r>
      </w:ins>
      <w:ins w:id="759" w:author="Billy Mitchell" w:date="2024-11-06T12:11:00Z" w16du:dateUtc="2024-11-06T17:11:00Z">
        <w:r w:rsidR="002E76E8" w:rsidRPr="002E76E8">
          <w:rPr>
            <w:rPrChange w:id="760" w:author="Billy Mitchell" w:date="2024-11-06T12:11:00Z" w16du:dateUtc="2024-11-06T17:11:00Z">
              <w:rPr>
                <w:b/>
                <w:bCs/>
              </w:rPr>
            </w:rPrChange>
          </w:rPr>
          <w:t>Analyses</w:t>
        </w:r>
        <w:r w:rsidR="002E76E8">
          <w:rPr>
            <w:b/>
            <w:bCs/>
          </w:rPr>
          <w:t xml:space="preserve"> </w:t>
        </w:r>
        <w:r w:rsidR="002E76E8">
          <w:t>were conducted in R [</w:t>
        </w:r>
      </w:ins>
      <w:ins w:id="761" w:author="Billy Mitchell" w:date="2024-11-06T12:12:00Z" w16du:dateUtc="2024-11-06T17:12:00Z">
        <w:r w:rsidR="002E76E8">
          <w:t>v4.3.1</w:t>
        </w:r>
      </w:ins>
      <w:ins w:id="762" w:author="Billy Mitchell" w:date="2024-11-06T12:11:00Z" w16du:dateUtc="2024-11-06T17:11:00Z">
        <w:r w:rsidR="002E76E8">
          <w:t>]</w:t>
        </w:r>
      </w:ins>
      <w:ins w:id="763" w:author="Billy Mitchell" w:date="2024-11-06T12:37:00Z" w16du:dateUtc="2024-11-06T17:37:00Z">
        <w:r w:rsidR="00C11DE4">
          <w:t xml:space="preserve"> </w:t>
        </w:r>
      </w:ins>
      <w:r w:rsidR="00C11DE4">
        <w:fldChar w:fldCharType="begin"/>
      </w:r>
      <w:r w:rsidR="00904155">
        <w:instrText xml:space="preserve"> ADDIN ZOTERO_ITEM CSL_CITATION {"citationID":"7K0vHaMx","properties":{"formattedCitation":"\\super 84\\nosupersub{}","plainCitation":"84","noteIndex":0},"citationItems":[{"id":11740,"uris":["http://zotero.org/users/6239255/items/GVI8ZWGN"],"itemData":{"id":1174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C11DE4">
        <w:fldChar w:fldCharType="separate"/>
      </w:r>
      <w:r w:rsidR="00904155" w:rsidRPr="00904155">
        <w:rPr>
          <w:vertAlign w:val="superscript"/>
        </w:rPr>
        <w:t>84</w:t>
      </w:r>
      <w:r w:rsidR="00C11DE4">
        <w:fldChar w:fldCharType="end"/>
      </w:r>
      <w:ins w:id="764" w:author="Billy Mitchell" w:date="2024-11-06T12:11:00Z" w16du:dateUtc="2024-11-06T17:11:00Z">
        <w:r w:rsidR="002E76E8">
          <w:t xml:space="preserve"> using R Studio [</w:t>
        </w:r>
      </w:ins>
      <w:ins w:id="765" w:author="Billy Mitchell" w:date="2024-11-06T12:12:00Z" w16du:dateUtc="2024-11-06T17:12:00Z">
        <w:r w:rsidR="002E76E8">
          <w:t>v</w:t>
        </w:r>
      </w:ins>
      <w:ins w:id="766" w:author="Billy Mitchell" w:date="2024-11-06T12:13:00Z" w16du:dateUtc="2024-11-06T17:13:00Z">
        <w:r w:rsidR="002E76E8">
          <w:t>2023.09.0</w:t>
        </w:r>
      </w:ins>
      <w:ins w:id="767" w:author="Billy Mitchell" w:date="2024-11-06T12:11:00Z" w16du:dateUtc="2024-11-06T17:11:00Z">
        <w:r w:rsidR="002E76E8">
          <w:t>]</w:t>
        </w:r>
      </w:ins>
      <w:ins w:id="768" w:author="Billy Mitchell" w:date="2024-11-06T12:37:00Z" w16du:dateUtc="2024-11-06T17:37:00Z">
        <w:r w:rsidR="00C11DE4">
          <w:t xml:space="preserve"> </w:t>
        </w:r>
      </w:ins>
      <w:ins w:id="769" w:author="Billy Mitchell" w:date="2024-11-06T12:11:00Z" w16du:dateUtc="2024-11-06T17:11:00Z">
        <w:r w:rsidR="002E76E8">
          <w:t xml:space="preserve">as </w:t>
        </w:r>
      </w:ins>
      <w:ins w:id="770" w:author="Billy Mitchell" w:date="2024-11-06T12:31:00Z" w16du:dateUtc="2024-11-06T17:31:00Z">
        <w:r w:rsidR="00C11DE4">
          <w:t>the</w:t>
        </w:r>
      </w:ins>
      <w:ins w:id="771" w:author="Billy Mitchell" w:date="2024-11-06T12:11:00Z" w16du:dateUtc="2024-11-06T17:11:00Z">
        <w:r w:rsidR="002E76E8">
          <w:t xml:space="preserve"> IDE.</w:t>
        </w:r>
      </w:ins>
      <w:ins w:id="772" w:author="Billy Mitchell" w:date="2024-11-06T12:37:00Z" w16du:dateUtc="2024-11-06T17:37:00Z">
        <w:r w:rsidR="00C11DE4">
          <w:t xml:space="preserve"> For recall </w:t>
        </w:r>
      </w:ins>
      <w:ins w:id="773" w:author="Billy Mitchell" w:date="2024-11-06T20:17:00Z" w16du:dateUtc="2024-11-07T01:17:00Z">
        <w:r w:rsidR="00393207">
          <w:t>analyses, a dataframe containing</w:t>
        </w:r>
      </w:ins>
      <w:ins w:id="774" w:author="Billy Mitchell" w:date="2024-11-06T20:20:00Z" w16du:dateUtc="2024-11-07T01:20:00Z">
        <w:r w:rsidR="00393207">
          <w:t xml:space="preserve"> a</w:t>
        </w:r>
      </w:ins>
      <w:ins w:id="775" w:author="Billy Mitchell" w:date="2024-11-06T20:17:00Z" w16du:dateUtc="2024-11-07T01:17:00Z">
        <w:r w:rsidR="00393207">
          <w:t xml:space="preserve"> row for each </w:t>
        </w:r>
      </w:ins>
      <w:ins w:id="776" w:author="Billy Mitchell" w:date="2024-11-06T20:18:00Z" w16du:dateUtc="2024-11-07T01:18:00Z">
        <w:r w:rsidR="00393207">
          <w:t>scene and a column for each subject was constructed with a binary value in each cell denoting whether each scene was recalled</w:t>
        </w:r>
      </w:ins>
      <w:ins w:id="777" w:author="Billy Mitchell" w:date="2024-11-08T11:59:00Z" w16du:dateUtc="2024-11-08T16:59:00Z">
        <w:r w:rsidR="005E77F7">
          <w:t>. To examine recall rates</w:t>
        </w:r>
      </w:ins>
      <w:ins w:id="778" w:author="Billy Mitchell" w:date="2024-11-08T12:00:00Z" w16du:dateUtc="2024-11-08T17:00:00Z">
        <w:r w:rsidR="005E77F7">
          <w:t xml:space="preserve"> between subjects</w:t>
        </w:r>
      </w:ins>
      <w:ins w:id="779" w:author="Billy Mitchell" w:date="2024-11-08T11:59:00Z" w16du:dateUtc="2024-11-08T16:59:00Z">
        <w:r w:rsidR="005E77F7">
          <w:t xml:space="preserve"> in relation to rated and non-rated conditions, </w:t>
        </w:r>
      </w:ins>
      <w:ins w:id="780" w:author="Billy Mitchell" w:date="2024-11-08T12:00:00Z" w16du:dateUtc="2024-11-08T17:00:00Z">
        <w:r w:rsidR="005E77F7">
          <w:t xml:space="preserve">we conducted a chi-square test to evaluate whether </w:t>
        </w:r>
        <w:r w:rsidR="005E77F7" w:rsidRPr="005E77F7">
          <w:t xml:space="preserve">scenes </w:t>
        </w:r>
      </w:ins>
      <w:ins w:id="781" w:author="Billy Mitchell" w:date="2024-11-08T12:01:00Z" w16du:dateUtc="2024-11-08T17:01:00Z">
        <w:r w:rsidR="005E77F7">
          <w:t>viewed while rating were</w:t>
        </w:r>
      </w:ins>
      <w:ins w:id="782" w:author="Billy Mitchell" w:date="2024-11-08T12:00:00Z" w16du:dateUtc="2024-11-08T17:00:00Z">
        <w:r w:rsidR="005E77F7" w:rsidRPr="005E77F7">
          <w:t xml:space="preserve"> more likely to be recalled than scenes </w:t>
        </w:r>
      </w:ins>
      <w:ins w:id="783" w:author="Billy Mitchell" w:date="2024-11-08T12:01:00Z" w16du:dateUtc="2024-11-08T17:01:00Z">
        <w:r w:rsidR="005E77F7">
          <w:t>viewed while not rating. We then calculated the proportion of scenes recalled while rating and not-rati</w:t>
        </w:r>
      </w:ins>
      <w:ins w:id="784" w:author="Billy Mitchell" w:date="2024-11-08T12:02:00Z" w16du:dateUtc="2024-11-08T17:02:00Z">
        <w:r w:rsidR="005E77F7">
          <w:t xml:space="preserve">ng and conducted a paired t-test to account for individual recall variability within this </w:t>
        </w:r>
      </w:ins>
      <w:ins w:id="785" w:author="Billy Mitchell" w:date="2024-11-08T12:03:00Z" w16du:dateUtc="2024-11-08T17:03:00Z">
        <w:r w:rsidR="005E77F7">
          <w:t>relationship. Lastly</w:t>
        </w:r>
      </w:ins>
      <w:ins w:id="786" w:author="Billy Mitchell" w:date="2024-11-08T12:04:00Z" w16du:dateUtc="2024-11-08T17:04:00Z">
        <w:r w:rsidR="005E77F7">
          <w:t>,</w:t>
        </w:r>
      </w:ins>
      <w:ins w:id="787" w:author="Billy Mitchell" w:date="2024-11-08T12:03:00Z" w16du:dateUtc="2024-11-08T17:03:00Z">
        <w:r w:rsidR="005E77F7">
          <w:t xml:space="preserve"> </w:t>
        </w:r>
      </w:ins>
      <w:ins w:id="788" w:author="Billy Mitchell" w:date="2024-11-08T12:04:00Z" w16du:dateUtc="2024-11-08T17:04:00Z">
        <w:r w:rsidR="005E77F7">
          <w:t xml:space="preserve">to </w:t>
        </w:r>
      </w:ins>
      <w:ins w:id="789" w:author="Billy Mitchell" w:date="2024-11-08T12:05:00Z" w16du:dateUtc="2024-11-08T17:05:00Z">
        <w:r w:rsidR="005E77F7">
          <w:t>identify</w:t>
        </w:r>
      </w:ins>
      <w:ins w:id="790" w:author="Billy Mitchell" w:date="2024-11-08T12:04:00Z" w16du:dateUtc="2024-11-08T17:04:00Z">
        <w:r w:rsidR="005E77F7">
          <w:t xml:space="preserve"> differences in recall patterns</w:t>
        </w:r>
      </w:ins>
      <w:ins w:id="791" w:author="Billy Mitchell" w:date="2024-11-08T12:03:00Z" w16du:dateUtc="2024-11-08T17:03:00Z">
        <w:r w:rsidR="005E77F7">
          <w:t xml:space="preserve"> </w:t>
        </w:r>
      </w:ins>
      <w:ins w:id="792" w:author="Billy Mitchell" w:date="2024-11-08T12:05:00Z" w16du:dateUtc="2024-11-08T17:05:00Z">
        <w:r w:rsidR="005E77F7">
          <w:t>by rating condition, we conducted a form of representational similarity analysis (RSA) in which c</w:t>
        </w:r>
      </w:ins>
      <w:ins w:id="793" w:author="Billy Mitchell" w:date="2024-11-06T20:20:00Z" w16du:dateUtc="2024-11-07T01:20:00Z">
        <w:r w:rsidR="00393207">
          <w:t xml:space="preserve">omplete pairwise Spearman-rank correlations were calculated </w:t>
        </w:r>
      </w:ins>
      <w:ins w:id="794" w:author="Billy Mitchell" w:date="2024-11-08T11:58:00Z" w16du:dateUtc="2024-11-08T16:58:00Z">
        <w:r w:rsidR="00902099">
          <w:t>between</w:t>
        </w:r>
      </w:ins>
      <w:ins w:id="795" w:author="Billy Mitchell" w:date="2024-11-06T20:20:00Z" w16du:dateUtc="2024-11-07T01:20:00Z">
        <w:r w:rsidR="00393207">
          <w:t xml:space="preserve"> each</w:t>
        </w:r>
      </w:ins>
      <w:ins w:id="796" w:author="Billy Mitchell" w:date="2024-11-08T11:56:00Z" w16du:dateUtc="2024-11-08T16:56:00Z">
        <w:r w:rsidR="00902099">
          <w:t xml:space="preserve"> subject</w:t>
        </w:r>
      </w:ins>
      <w:ins w:id="797" w:author="Billy Mitchell" w:date="2024-11-06T20:20:00Z" w16du:dateUtc="2024-11-07T01:20:00Z">
        <w:r w:rsidR="00393207">
          <w:t xml:space="preserve"> pair</w:t>
        </w:r>
      </w:ins>
      <w:ins w:id="798" w:author="Billy Mitchell" w:date="2024-11-08T11:58:00Z" w16du:dateUtc="2024-11-08T16:58:00Z">
        <w:r w:rsidR="00902099">
          <w:t>.</w:t>
        </w:r>
      </w:ins>
      <w:ins w:id="799" w:author="Billy Mitchell" w:date="2024-11-08T12:05:00Z" w16du:dateUtc="2024-11-08T17:05:00Z">
        <w:r w:rsidR="005E77F7">
          <w:t xml:space="preserve"> This </w:t>
        </w:r>
      </w:ins>
      <w:ins w:id="800" w:author="Billy Mitchell" w:date="2024-11-08T12:06:00Z" w16du:dateUtc="2024-11-08T17:06:00Z">
        <w:r w:rsidR="005E77F7">
          <w:t>value represents how similar or dissimilar scene recall was between each pair</w:t>
        </w:r>
      </w:ins>
      <w:ins w:id="801" w:author="Billy Mitchell" w:date="2024-11-08T12:19:00Z" w16du:dateUtc="2024-11-08T17:19:00Z">
        <w:r w:rsidR="000C3DFB">
          <w:t>.</w:t>
        </w:r>
      </w:ins>
    </w:p>
    <w:p w14:paraId="4E2D7A8F" w14:textId="5C3B626F" w:rsidR="00BE19B1" w:rsidRDefault="000C3DFB">
      <w:pPr>
        <w:spacing w:line="240" w:lineRule="auto"/>
        <w:jc w:val="both"/>
        <w:rPr>
          <w:ins w:id="802" w:author="Billy Mitchell" w:date="2024-11-06T20:38:00Z" w16du:dateUtc="2024-11-07T01:38:00Z"/>
        </w:rPr>
      </w:pPr>
      <w:ins w:id="803" w:author="Billy Mitchell" w:date="2024-11-08T12:21:00Z" w16du:dateUtc="2024-11-08T17:21:00Z">
        <w:r>
          <w:t>We conducted permutation testing (n = 5,000 iterations) by shuffling condition labels, recalculating mean similarity differences for each iteration, and comparin</w:t>
        </w:r>
      </w:ins>
      <w:ins w:id="804" w:author="Billy Mitchell" w:date="2024-11-08T12:22:00Z" w16du:dateUtc="2024-11-08T17:22:00Z">
        <w:r>
          <w:t>g these to the observed difference in similarity between same- and different-conditioned pairs</w:t>
        </w:r>
      </w:ins>
      <w:ins w:id="805" w:author="Billy Mitchell" w:date="2024-11-08T12:21:00Z" w16du:dateUtc="2024-11-08T17:21:00Z">
        <w:r>
          <w:t>. This approach provides a non-parametric p-value, indicating whether the observed condition similarity difference is statistically significant</w:t>
        </w:r>
      </w:ins>
      <w:ins w:id="806" w:author="Billy Mitchell" w:date="2024-11-08T12:22:00Z" w16du:dateUtc="2024-11-08T17:22:00Z">
        <w:r>
          <w:t xml:space="preserve">. This same RSA technique was used to determine </w:t>
        </w:r>
      </w:ins>
      <w:ins w:id="807" w:author="Billy Mitchell" w:date="2024-11-08T12:23:00Z" w16du:dateUtc="2024-11-08T17:23:00Z">
        <w:r>
          <w:t xml:space="preserve">whether differences in character representations between same- and different-conditioned pairs was statistically significant. </w:t>
        </w:r>
      </w:ins>
    </w:p>
    <w:p w14:paraId="5897085B" w14:textId="7A660343" w:rsidR="0076279C" w:rsidDel="005828CD" w:rsidRDefault="0076279C">
      <w:pPr>
        <w:spacing w:line="240" w:lineRule="auto"/>
        <w:jc w:val="both"/>
        <w:rPr>
          <w:del w:id="808" w:author="Billy Mitchell" w:date="2024-11-06T08:29:00Z" w16du:dateUtc="2024-11-06T13:29:00Z"/>
        </w:rPr>
      </w:pPr>
    </w:p>
    <w:p w14:paraId="1C91BE5C" w14:textId="0B167688" w:rsidR="0076279C" w:rsidDel="00DF2BA1" w:rsidRDefault="0076279C" w:rsidP="0076279C">
      <w:pPr>
        <w:spacing w:line="240" w:lineRule="auto"/>
        <w:jc w:val="both"/>
        <w:rPr>
          <w:del w:id="809" w:author="Billy Mitchell" w:date="2024-11-06T08:29:00Z" w16du:dateUtc="2024-11-06T13:29:00Z"/>
          <w:b/>
          <w:bCs/>
        </w:rPr>
      </w:pPr>
      <w:del w:id="810" w:author="Billy Mitchell" w:date="2024-11-06T08:29:00Z" w16du:dateUtc="2024-11-06T13:29:00Z">
        <w:r w:rsidRPr="00DE3DC3" w:rsidDel="00DF2BA1">
          <w:rPr>
            <w:b/>
            <w:bCs/>
            <w:highlight w:val="yellow"/>
            <w:rPrChange w:id="811"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812" w:author="Billy Mitchell" w:date="2024-11-06T08:29:00Z" w16du:dateUtc="2024-11-06T13:29:00Z"/>
          <w:b/>
        </w:rPr>
      </w:pPr>
    </w:p>
    <w:p w14:paraId="015865CA" w14:textId="77777777" w:rsidR="00DF2BA1" w:rsidRPr="00F91824" w:rsidRDefault="00DF2BA1">
      <w:pPr>
        <w:spacing w:line="240" w:lineRule="auto"/>
        <w:jc w:val="both"/>
        <w:rPr>
          <w:ins w:id="813" w:author="Billy Mitchell" w:date="2024-11-06T08:30:00Z" w16du:dateUtc="2024-11-06T13:30:00Z"/>
          <w:b/>
          <w:bCs/>
        </w:rPr>
        <w:pPrChange w:id="814" w:author="Billy Mitchell" w:date="2024-11-06T08:30:00Z" w16du:dateUtc="2024-11-06T13:30:00Z">
          <w:pPr>
            <w:spacing w:line="240" w:lineRule="auto"/>
            <w:ind w:firstLine="720"/>
            <w:jc w:val="both"/>
          </w:pPr>
        </w:pPrChange>
      </w:pPr>
    </w:p>
    <w:p w14:paraId="209FFEAC" w14:textId="524CE505" w:rsidR="0076279C" w:rsidRPr="002947A3" w:rsidRDefault="0076279C">
      <w:pPr>
        <w:spacing w:line="240" w:lineRule="auto"/>
        <w:jc w:val="both"/>
        <w:pPrChange w:id="815"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816" w:author="Billy Mitchell" w:date="2024-11-06T08:40:00Z" w16du:dateUtc="2024-11-06T13:40:00Z">
        <w:r w:rsidRPr="002947A3" w:rsidDel="00775A24">
          <w:delText>Expressive_V_Reflective</w:delText>
        </w:r>
      </w:del>
      <w:ins w:id="817"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818" w:author="Billy Mitchell" w:date="2024-10-30T09:48:00Z" w16du:dateUtc="2024-10-30T13:48:00Z"/>
          <w:b/>
          <w:bCs/>
          <w:rPrChange w:id="819" w:author="Billy Mitchell" w:date="2024-10-30T09:48:00Z" w16du:dateUtc="2024-10-30T13:48:00Z">
            <w:rPr>
              <w:del w:id="820" w:author="Billy Mitchell" w:date="2024-10-30T09:48:00Z" w16du:dateUtc="2024-10-30T13:48:00Z"/>
            </w:rPr>
          </w:rPrChange>
        </w:rPr>
      </w:pPr>
      <w:r w:rsidRPr="002947A3">
        <w:rPr>
          <w:b/>
          <w:bCs/>
        </w:rPr>
        <w:br w:type="page"/>
      </w:r>
      <w:commentRangeStart w:id="821"/>
      <w:commentRangeStart w:id="822"/>
      <w:ins w:id="823" w:author="Billy Mitchell" w:date="2024-10-30T09:48:00Z" w16du:dateUtc="2024-10-30T13:48:00Z">
        <w:r w:rsidR="00A565EC" w:rsidRPr="00A565EC">
          <w:rPr>
            <w:b/>
            <w:bCs/>
            <w:rPrChange w:id="824" w:author="Billy Mitchell" w:date="2024-10-30T09:48:00Z" w16du:dateUtc="2024-10-30T13:48:00Z">
              <w:rPr/>
            </w:rPrChange>
          </w:rPr>
          <w:lastRenderedPageBreak/>
          <w:t>Acknowledgments and Funding Sources</w:t>
        </w:r>
        <w:commentRangeEnd w:id="821"/>
        <w:r w:rsidR="00A565EC">
          <w:rPr>
            <w:rStyle w:val="CommentReference"/>
          </w:rPr>
          <w:commentReference w:id="821"/>
        </w:r>
      </w:ins>
      <w:commentRangeEnd w:id="822"/>
      <w:ins w:id="825" w:author="Billy Mitchell" w:date="2024-10-30T12:17:00Z" w16du:dateUtc="2024-10-30T16:17:00Z">
        <w:r w:rsidR="00FC36EA">
          <w:rPr>
            <w:rStyle w:val="CommentReference"/>
          </w:rPr>
          <w:commentReference w:id="822"/>
        </w:r>
      </w:ins>
    </w:p>
    <w:p w14:paraId="63E50BD6" w14:textId="77777777" w:rsidR="0076279C" w:rsidRPr="00A565EC" w:rsidRDefault="0076279C" w:rsidP="00F91824">
      <w:pPr>
        <w:spacing w:line="240" w:lineRule="auto"/>
        <w:jc w:val="both"/>
        <w:rPr>
          <w:b/>
          <w:bCs/>
          <w:rPrChange w:id="826"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827" w:author="Chelsea Helion" w:date="2024-10-23T10:53:00Z">
            <w:rPr>
              <w:rFonts w:ascii="Aptos" w:hAnsi="Aptos"/>
              <w:b/>
              <w:bCs/>
            </w:rPr>
          </w:rPrChange>
        </w:rPr>
      </w:pPr>
      <w:r w:rsidRPr="006E54B4">
        <w:rPr>
          <w:b/>
          <w:bCs/>
          <w:rPrChange w:id="828" w:author="Chelsea Helion" w:date="2024-10-23T10:53:00Z">
            <w:rPr>
              <w:rFonts w:ascii="Aptos" w:hAnsi="Aptos"/>
              <w:b/>
              <w:bCs/>
            </w:rPr>
          </w:rPrChange>
        </w:rPr>
        <w:br w:type="page"/>
      </w:r>
    </w:p>
    <w:p w14:paraId="4588B4A5" w14:textId="59B095E0" w:rsidR="00A565EC" w:rsidRDefault="00A565EC" w:rsidP="004F2335">
      <w:pPr>
        <w:pStyle w:val="Bibliography"/>
        <w:rPr>
          <w:ins w:id="829" w:author="Billy Mitchell" w:date="2024-10-30T09:48:00Z" w16du:dateUtc="2024-10-30T13:48:00Z"/>
          <w:b/>
          <w:bCs/>
        </w:rPr>
      </w:pPr>
      <w:commentRangeStart w:id="830"/>
      <w:ins w:id="831" w:author="Billy Mitchell" w:date="2024-10-30T09:48:00Z" w16du:dateUtc="2024-10-30T13:48:00Z">
        <w:r>
          <w:rPr>
            <w:b/>
            <w:bCs/>
          </w:rPr>
          <w:lastRenderedPageBreak/>
          <w:t>References</w:t>
        </w:r>
      </w:ins>
      <w:commentRangeEnd w:id="830"/>
      <w:ins w:id="832" w:author="Billy Mitchell" w:date="2024-10-30T12:16:00Z" w16du:dateUtc="2024-10-30T16:16:00Z">
        <w:r w:rsidR="00FC36EA">
          <w:rPr>
            <w:rStyle w:val="CommentReference"/>
          </w:rPr>
          <w:commentReference w:id="830"/>
        </w:r>
      </w:ins>
    </w:p>
    <w:p w14:paraId="35FABE7C" w14:textId="77777777" w:rsidR="006724E1" w:rsidRDefault="00364897" w:rsidP="006724E1">
      <w:pPr>
        <w:pStyle w:val="Bibliography"/>
      </w:pPr>
      <w:r w:rsidRPr="00902099">
        <w:rPr>
          <w:b/>
          <w:bCs/>
        </w:rPr>
        <w:fldChar w:fldCharType="begin"/>
      </w:r>
      <w:r w:rsidR="003A3485">
        <w:rPr>
          <w:b/>
          <w:bCs/>
        </w:rPr>
        <w:instrText xml:space="preserve"> ADDIN ZOTERO_BIBL {"uncited":[],"omitted":[],"custom":[]} CSL_BIBLIOGRAPHY </w:instrText>
      </w:r>
      <w:r w:rsidRPr="00902099">
        <w:rPr>
          <w:b/>
          <w:bCs/>
        </w:rPr>
        <w:fldChar w:fldCharType="separate"/>
      </w:r>
      <w:r w:rsidR="006724E1">
        <w:t>1.</w:t>
      </w:r>
      <w:r w:rsidR="006724E1">
        <w:tab/>
        <w:t xml:space="preserve">Saarimäki, H. Naturalistic Stimuli in Affective Neuroimaging: A Review. </w:t>
      </w:r>
      <w:r w:rsidR="006724E1">
        <w:rPr>
          <w:i/>
          <w:iCs/>
        </w:rPr>
        <w:t>Front. Hum. Neurosci.</w:t>
      </w:r>
      <w:r w:rsidR="006724E1">
        <w:t xml:space="preserve"> </w:t>
      </w:r>
      <w:r w:rsidR="006724E1">
        <w:rPr>
          <w:b/>
          <w:bCs/>
        </w:rPr>
        <w:t>15</w:t>
      </w:r>
      <w:r w:rsidR="006724E1">
        <w:t>, 675068 (2021).</w:t>
      </w:r>
    </w:p>
    <w:p w14:paraId="6F6A6346" w14:textId="77777777" w:rsidR="006724E1" w:rsidRDefault="006724E1" w:rsidP="006724E1">
      <w:pPr>
        <w:pStyle w:val="Bibliography"/>
      </w:pPr>
      <w:r>
        <w:t>2.</w:t>
      </w:r>
      <w:r>
        <w:tab/>
        <w:t xml:space="preserve">Jääskeläinen, I. P. </w:t>
      </w:r>
      <w:r>
        <w:rPr>
          <w:i/>
          <w:iCs/>
        </w:rPr>
        <w:t>et al.</w:t>
      </w:r>
      <w:r>
        <w:t xml:space="preserve"> Behavioral Experience-Sampling Methods in Neuroimaging Studies With Movie and Narrative Stimuli. </w:t>
      </w:r>
      <w:r>
        <w:rPr>
          <w:i/>
          <w:iCs/>
        </w:rPr>
        <w:t>Frontiers in Human Neuroscience</w:t>
      </w:r>
      <w:r>
        <w:t xml:space="preserve"> </w:t>
      </w:r>
      <w:r>
        <w:rPr>
          <w:b/>
          <w:bCs/>
        </w:rPr>
        <w:t>16</w:t>
      </w:r>
      <w:r>
        <w:t>, (2022).</w:t>
      </w:r>
    </w:p>
    <w:p w14:paraId="5F6F7887" w14:textId="77777777" w:rsidR="006724E1" w:rsidRDefault="006724E1" w:rsidP="006724E1">
      <w:pPr>
        <w:pStyle w:val="Bibliography"/>
      </w:pPr>
      <w:r>
        <w:t>3.</w:t>
      </w:r>
      <w:r>
        <w:tab/>
        <w:t xml:space="preserve">Ruef, A. M. &amp; Levenson, R. W. Continuous Measurement of Emotion:The Affect Rating Dial. in </w:t>
      </w:r>
      <w:r>
        <w:rPr>
          <w:i/>
          <w:iCs/>
        </w:rPr>
        <w:t>Handbook of Emotion Elicitation and Assessment</w:t>
      </w:r>
      <w:r>
        <w:t xml:space="preserve"> (eds. Coan, J. A. &amp; Allen, J. J. B.) 286–297 (Oxford University PressNew York, NY, 2007). doi:10.1093/oso/9780195169157.003.0018.</w:t>
      </w:r>
    </w:p>
    <w:p w14:paraId="526FB5DF" w14:textId="77777777" w:rsidR="006724E1" w:rsidRDefault="006724E1" w:rsidP="006724E1">
      <w:pPr>
        <w:pStyle w:val="Bibliography"/>
      </w:pPr>
      <w:r>
        <w:t>4.</w:t>
      </w:r>
      <w:r>
        <w:tab/>
        <w:t xml:space="preserve">Nummenmaa,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22A11C42" w14:textId="77777777" w:rsidR="006724E1" w:rsidRDefault="006724E1" w:rsidP="006724E1">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19C5C734" w14:textId="77777777" w:rsidR="006724E1" w:rsidRDefault="006724E1" w:rsidP="006724E1">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5377C458" w14:textId="77777777" w:rsidR="006724E1" w:rsidRDefault="006724E1" w:rsidP="006724E1">
      <w:pPr>
        <w:pStyle w:val="Bibliography"/>
      </w:pPr>
      <w:r>
        <w:t>7.</w:t>
      </w:r>
      <w:r>
        <w:tab/>
        <w:t xml:space="preserve">Lieberman, M. D., Inagaki, T. K., Tabibnia, G. &amp; Crockett, M. J. Subjective responses to emotional stimuli during labeling, reappraisal, and distraction. </w:t>
      </w:r>
      <w:r>
        <w:rPr>
          <w:i/>
          <w:iCs/>
        </w:rPr>
        <w:t>Emotion</w:t>
      </w:r>
      <w:r>
        <w:t xml:space="preserve"> </w:t>
      </w:r>
      <w:r>
        <w:rPr>
          <w:b/>
          <w:bCs/>
        </w:rPr>
        <w:t>11</w:t>
      </w:r>
      <w:r>
        <w:t>, 468–480 (2011).</w:t>
      </w:r>
    </w:p>
    <w:p w14:paraId="34B4557C" w14:textId="77777777" w:rsidR="006724E1" w:rsidRDefault="006724E1" w:rsidP="006724E1">
      <w:pPr>
        <w:pStyle w:val="Bibliography"/>
      </w:pPr>
      <w:r>
        <w:t>8.</w:t>
      </w:r>
      <w:r>
        <w:tab/>
        <w:t xml:space="preserve">Kassam, K. S. &amp; Mendes, W. B. The Effects of Measuring Emotion: Physiological Reactions to Emotional Situations Depend on whether Someone Is Asking. </w:t>
      </w:r>
      <w:r>
        <w:rPr>
          <w:i/>
          <w:iCs/>
        </w:rPr>
        <w:t>PLoS ONE</w:t>
      </w:r>
      <w:r>
        <w:t xml:space="preserve"> </w:t>
      </w:r>
      <w:r>
        <w:rPr>
          <w:b/>
          <w:bCs/>
        </w:rPr>
        <w:t>8</w:t>
      </w:r>
      <w:r>
        <w:t>, e64959 (2013).</w:t>
      </w:r>
    </w:p>
    <w:p w14:paraId="05405702" w14:textId="77777777" w:rsidR="006724E1" w:rsidRDefault="006724E1" w:rsidP="006724E1">
      <w:pPr>
        <w:pStyle w:val="Bibliography"/>
      </w:pPr>
      <w:r>
        <w:t>9.</w:t>
      </w:r>
      <w:r>
        <w:tab/>
        <w:t xml:space="preserve">Lieberman, M. D. </w:t>
      </w:r>
      <w:r>
        <w:rPr>
          <w:i/>
          <w:iCs/>
        </w:rPr>
        <w:t>et al.</w:t>
      </w:r>
      <w:r>
        <w:t xml:space="preserve"> Putting Feelings Into Words Affect Labeling Disrupts Amygdala Activity in Response to Affective Stimuli. </w:t>
      </w:r>
      <w:r>
        <w:rPr>
          <w:i/>
          <w:iCs/>
        </w:rPr>
        <w:t>Psychological Science</w:t>
      </w:r>
      <w:r>
        <w:t xml:space="preserve"> </w:t>
      </w:r>
      <w:r>
        <w:rPr>
          <w:b/>
          <w:bCs/>
        </w:rPr>
        <w:t>18</w:t>
      </w:r>
      <w:r>
        <w:t>, 421–428 (2007).</w:t>
      </w:r>
    </w:p>
    <w:p w14:paraId="10569CDB" w14:textId="77777777" w:rsidR="006724E1" w:rsidRDefault="006724E1" w:rsidP="006724E1">
      <w:pPr>
        <w:pStyle w:val="Bibliography"/>
      </w:pPr>
      <w:r>
        <w:lastRenderedPageBreak/>
        <w:t>10.</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65CC28B7" w14:textId="77777777" w:rsidR="006724E1" w:rsidRDefault="006724E1" w:rsidP="006724E1">
      <w:pPr>
        <w:pStyle w:val="Bibliography"/>
      </w:pPr>
      <w:r>
        <w:t>11.</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6442E64B" w14:textId="77777777" w:rsidR="006724E1" w:rsidRDefault="006724E1" w:rsidP="006724E1">
      <w:pPr>
        <w:pStyle w:val="Bibliography"/>
      </w:pPr>
      <w:r>
        <w:t>12.</w:t>
      </w:r>
      <w:r>
        <w:tab/>
        <w:t xml:space="preserve">Chen, J. </w:t>
      </w:r>
      <w:r>
        <w:rPr>
          <w:i/>
          <w:iCs/>
        </w:rPr>
        <w:t>et al.</w:t>
      </w:r>
      <w:r>
        <w:t xml:space="preserve"> Shared memories reveal shared structure in neural activity across individuals. </w:t>
      </w:r>
      <w:r>
        <w:rPr>
          <w:i/>
          <w:iCs/>
        </w:rPr>
        <w:t>Nat Neurosci</w:t>
      </w:r>
      <w:r>
        <w:t xml:space="preserve"> </w:t>
      </w:r>
      <w:r>
        <w:rPr>
          <w:b/>
          <w:bCs/>
        </w:rPr>
        <w:t>20</w:t>
      </w:r>
      <w:r>
        <w:t>, 115–125 (2017).</w:t>
      </w:r>
    </w:p>
    <w:p w14:paraId="7589C813" w14:textId="77777777" w:rsidR="006724E1" w:rsidRDefault="006724E1" w:rsidP="006724E1">
      <w:pPr>
        <w:pStyle w:val="Bibliography"/>
      </w:pPr>
      <w:r>
        <w:t>13.</w:t>
      </w:r>
      <w:r>
        <w:tab/>
        <w:t xml:space="preserve">Finn, E. S., Corlett, P. R., Chen, G., Bandettini, P. A. &amp; Constable, R. T. Trait paranoia shapes inter-subject synchrony in brain activity during an ambiguous social narrative. </w:t>
      </w:r>
      <w:r>
        <w:rPr>
          <w:i/>
          <w:iCs/>
        </w:rPr>
        <w:t>Nat Commun</w:t>
      </w:r>
      <w:r>
        <w:t xml:space="preserve"> </w:t>
      </w:r>
      <w:r>
        <w:rPr>
          <w:b/>
          <w:bCs/>
        </w:rPr>
        <w:t>9</w:t>
      </w:r>
      <w:r>
        <w:t>, 2043 (2018).</w:t>
      </w:r>
    </w:p>
    <w:p w14:paraId="41CD7245" w14:textId="77777777" w:rsidR="006724E1" w:rsidRDefault="006724E1" w:rsidP="006724E1">
      <w:pPr>
        <w:pStyle w:val="Bibliography"/>
      </w:pPr>
      <w:r>
        <w:t>14.</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01A5942A" w14:textId="77777777" w:rsidR="006724E1" w:rsidRDefault="006724E1" w:rsidP="006724E1">
      <w:pPr>
        <w:pStyle w:val="Bibliography"/>
      </w:pPr>
      <w:r>
        <w:t>15.</w:t>
      </w:r>
      <w:r>
        <w:tab/>
        <w:t xml:space="preserve">Hasson, U., Furman, O., Clark, D., Dudai, Y. &amp; Davachi, L. Enhanced Intersubject Correlations during Movie Viewing Correlate with Successful Episodic Encoding. </w:t>
      </w:r>
      <w:r>
        <w:rPr>
          <w:i/>
          <w:iCs/>
        </w:rPr>
        <w:t>Neuron</w:t>
      </w:r>
      <w:r>
        <w:t xml:space="preserve"> </w:t>
      </w:r>
      <w:r>
        <w:rPr>
          <w:b/>
          <w:bCs/>
        </w:rPr>
        <w:t>57</w:t>
      </w:r>
      <w:r>
        <w:t>, 452–462 (2008).</w:t>
      </w:r>
    </w:p>
    <w:p w14:paraId="4831D398" w14:textId="77777777" w:rsidR="006724E1" w:rsidRDefault="006724E1" w:rsidP="006724E1">
      <w:pPr>
        <w:pStyle w:val="Bibliography"/>
      </w:pPr>
      <w:r>
        <w:t>16.</w:t>
      </w:r>
      <w:r>
        <w:tab/>
        <w:t xml:space="preserve">Cliver, K. G. </w:t>
      </w:r>
      <w:r>
        <w:rPr>
          <w:i/>
          <w:iCs/>
        </w:rPr>
        <w:t>et al.</w:t>
      </w:r>
      <w:r>
        <w:t xml:space="preserve"> Temporal memory for threatening events encoded in a haunted house. </w:t>
      </w:r>
      <w:r>
        <w:rPr>
          <w:i/>
          <w:iCs/>
        </w:rPr>
        <w:t>Cogn. Emot.</w:t>
      </w:r>
      <w:r>
        <w:t xml:space="preserve"> 1–17 (2024) doi:https://doi.org/10.1080/02699931.2024.2338962.</w:t>
      </w:r>
    </w:p>
    <w:p w14:paraId="3A8F3ADF" w14:textId="77777777" w:rsidR="006724E1" w:rsidRDefault="006724E1" w:rsidP="006724E1">
      <w:pPr>
        <w:pStyle w:val="Bibliography"/>
      </w:pPr>
      <w:r>
        <w:t>17.</w:t>
      </w:r>
      <w:r>
        <w:tab/>
        <w:t xml:space="preserve">Mobbs, D. </w:t>
      </w:r>
      <w:r>
        <w:rPr>
          <w:i/>
          <w:iCs/>
        </w:rPr>
        <w:t>et al.</w:t>
      </w:r>
      <w:r>
        <w:t xml:space="preserve"> When Fear Is Near: Threat Imminence Elicits Prefrontal– Periaqueductal Gray Shifts in Humans. </w:t>
      </w:r>
      <w:r>
        <w:rPr>
          <w:b/>
          <w:bCs/>
        </w:rPr>
        <w:t>317</w:t>
      </w:r>
      <w:r>
        <w:t>, 6 (2007).</w:t>
      </w:r>
    </w:p>
    <w:p w14:paraId="23D25B59" w14:textId="77777777" w:rsidR="006724E1" w:rsidRDefault="006724E1" w:rsidP="006724E1">
      <w:pPr>
        <w:pStyle w:val="Bibliography"/>
      </w:pPr>
      <w:r>
        <w:t>18.</w:t>
      </w:r>
      <w:r>
        <w:tab/>
        <w:t xml:space="preserve">Stasiak, J. E. </w:t>
      </w:r>
      <w:r>
        <w:rPr>
          <w:i/>
          <w:iCs/>
        </w:rPr>
        <w:t>et al.</w:t>
      </w:r>
      <w:r>
        <w:t xml:space="preserve"> Physiological arousal guides situational appraisals and metacognitive recall for naturalistic experiences. </w:t>
      </w:r>
      <w:r>
        <w:rPr>
          <w:i/>
          <w:iCs/>
        </w:rPr>
        <w:t>Neuropsychologia</w:t>
      </w:r>
      <w:r>
        <w:t xml:space="preserve"> </w:t>
      </w:r>
      <w:r>
        <w:rPr>
          <w:b/>
          <w:bCs/>
        </w:rPr>
        <w:t>180</w:t>
      </w:r>
      <w:r>
        <w:t>, 108467 (2023).</w:t>
      </w:r>
    </w:p>
    <w:p w14:paraId="5807331B" w14:textId="77777777" w:rsidR="006724E1" w:rsidRDefault="006724E1" w:rsidP="006724E1">
      <w:pPr>
        <w:pStyle w:val="Bibliography"/>
      </w:pPr>
      <w:r>
        <w:t>19.</w:t>
      </w:r>
      <w:r>
        <w:tab/>
        <w:t xml:space="preserve">Tashjian, S. M., Fedrigo, V., Molapour, T., Mobbs, D. &amp; Camerer, C. F. Physiological responses to a haunted house threat experience: Distinct tonic and phasic effects. </w:t>
      </w:r>
      <w:r>
        <w:rPr>
          <w:i/>
          <w:iCs/>
        </w:rPr>
        <w:t>Psychological Science</w:t>
      </w:r>
      <w:r>
        <w:t xml:space="preserve"> </w:t>
      </w:r>
      <w:r>
        <w:rPr>
          <w:b/>
          <w:bCs/>
        </w:rPr>
        <w:t>33</w:t>
      </w:r>
      <w:r>
        <w:t>, 236–248 (2022).</w:t>
      </w:r>
    </w:p>
    <w:p w14:paraId="2740817B" w14:textId="77777777" w:rsidR="006724E1" w:rsidRDefault="006724E1" w:rsidP="006724E1">
      <w:pPr>
        <w:pStyle w:val="Bibliography"/>
      </w:pPr>
      <w:r>
        <w:t>20.</w:t>
      </w:r>
      <w:r>
        <w:tab/>
        <w:t xml:space="preserve">Nastase, S. A., Goldstein, A. &amp; Hasson, U. Keep it real: rethinking the primacy of experimental control in cognitive neuroscience. </w:t>
      </w:r>
      <w:r>
        <w:rPr>
          <w:i/>
          <w:iCs/>
        </w:rPr>
        <w:t>NeuroImage</w:t>
      </w:r>
      <w:r>
        <w:t xml:space="preserve"> </w:t>
      </w:r>
      <w:r>
        <w:rPr>
          <w:b/>
          <w:bCs/>
        </w:rPr>
        <w:t>222</w:t>
      </w:r>
      <w:r>
        <w:t>, 117254 (2020).</w:t>
      </w:r>
    </w:p>
    <w:p w14:paraId="70B40A05" w14:textId="77777777" w:rsidR="006724E1" w:rsidRDefault="006724E1" w:rsidP="006724E1">
      <w:pPr>
        <w:pStyle w:val="Bibliography"/>
      </w:pPr>
      <w:r>
        <w:lastRenderedPageBreak/>
        <w:t>21.</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45F166D0" w14:textId="77777777" w:rsidR="006724E1" w:rsidRDefault="006724E1" w:rsidP="006724E1">
      <w:pPr>
        <w:pStyle w:val="Bibliography"/>
      </w:pPr>
      <w:r>
        <w:t>22.</w:t>
      </w:r>
      <w:r>
        <w:tab/>
        <w:t xml:space="preserve">Jeremy Peterman &amp; Peterman, J. N. The ‘program analyzer’: a new technique in studying liked and disliked items in radio programs. </w:t>
      </w:r>
      <w:r>
        <w:rPr>
          <w:i/>
          <w:iCs/>
        </w:rPr>
        <w:t>Journal of Applied Psychology</w:t>
      </w:r>
      <w:r>
        <w:t xml:space="preserve"> </w:t>
      </w:r>
      <w:r>
        <w:rPr>
          <w:b/>
          <w:bCs/>
        </w:rPr>
        <w:t>24</w:t>
      </w:r>
      <w:r>
        <w:t>, 728–741 (1940).</w:t>
      </w:r>
    </w:p>
    <w:p w14:paraId="59022349" w14:textId="77777777" w:rsidR="006724E1" w:rsidRDefault="006724E1" w:rsidP="006724E1">
      <w:pPr>
        <w:pStyle w:val="Bibliography"/>
      </w:pPr>
      <w:r>
        <w:t>23.</w:t>
      </w:r>
      <w:r>
        <w:tab/>
        <w:t xml:space="preserve">Hutcherson, C. A. </w:t>
      </w:r>
      <w:r>
        <w:rPr>
          <w:i/>
          <w:iCs/>
        </w:rPr>
        <w:t>et al.</w:t>
      </w:r>
      <w:r>
        <w:t xml:space="preserve"> Attention and emotion: Does rating emotion alter neural responses to amusing and sad films? </w:t>
      </w:r>
      <w:r>
        <w:rPr>
          <w:i/>
          <w:iCs/>
        </w:rPr>
        <w:t>NeuroImage</w:t>
      </w:r>
      <w:r>
        <w:t xml:space="preserve"> </w:t>
      </w:r>
      <w:r>
        <w:rPr>
          <w:b/>
          <w:bCs/>
        </w:rPr>
        <w:t>27</w:t>
      </w:r>
      <w:r>
        <w:t>, 656–668 (2005).</w:t>
      </w:r>
    </w:p>
    <w:p w14:paraId="42108CAC" w14:textId="77777777" w:rsidR="006724E1" w:rsidRDefault="006724E1" w:rsidP="006724E1">
      <w:pPr>
        <w:pStyle w:val="Bibliography"/>
      </w:pPr>
      <w:r>
        <w:t>24.</w:t>
      </w:r>
      <w:r>
        <w:tab/>
        <w:t xml:space="preserve">Hasson, U., Ghazanfar, A. A., Galantucci, B., Garrod, S. &amp; Keysers, C. Brain-to-brain coupling: a mechanism for creating and sharing a social world. </w:t>
      </w:r>
      <w:r>
        <w:rPr>
          <w:i/>
          <w:iCs/>
        </w:rPr>
        <w:t>Trends in Cognitive Sciences</w:t>
      </w:r>
      <w:r>
        <w:t xml:space="preserve"> </w:t>
      </w:r>
      <w:r>
        <w:rPr>
          <w:b/>
          <w:bCs/>
        </w:rPr>
        <w:t>16</w:t>
      </w:r>
      <w:r>
        <w:t>, 114–121 (2012).</w:t>
      </w:r>
    </w:p>
    <w:p w14:paraId="0FF18492" w14:textId="77777777" w:rsidR="006724E1" w:rsidRDefault="006724E1" w:rsidP="006724E1">
      <w:pPr>
        <w:pStyle w:val="Bibliography"/>
      </w:pPr>
      <w:r>
        <w:t>25.</w:t>
      </w:r>
      <w:r>
        <w:tab/>
        <w:t xml:space="preserve">Posner, M. I. &amp; Petersen, S. E. The Attention System of the Human Brain. </w:t>
      </w:r>
      <w:r>
        <w:rPr>
          <w:i/>
          <w:iCs/>
        </w:rPr>
        <w:t>Annu. Rev. Neurosci.</w:t>
      </w:r>
      <w:r>
        <w:t xml:space="preserve"> </w:t>
      </w:r>
      <w:r>
        <w:rPr>
          <w:b/>
          <w:bCs/>
        </w:rPr>
        <w:t>13</w:t>
      </w:r>
      <w:r>
        <w:t>, 25–42 (1990).</w:t>
      </w:r>
    </w:p>
    <w:p w14:paraId="3F777F99" w14:textId="77777777" w:rsidR="006724E1" w:rsidRDefault="006724E1" w:rsidP="006724E1">
      <w:pPr>
        <w:pStyle w:val="Bibliography"/>
      </w:pPr>
      <w:r>
        <w:t>26.</w:t>
      </w:r>
      <w:r>
        <w:tab/>
        <w:t xml:space="preserve">Sonkusare, S., Breakspear, M. &amp; Guo, C. C. Naturalistic Stimuli in Neuroscience: Critically Acclaimed. </w:t>
      </w:r>
      <w:r>
        <w:rPr>
          <w:i/>
          <w:iCs/>
        </w:rPr>
        <w:t>Trends in Cognitive Sciences</w:t>
      </w:r>
      <w:r>
        <w:t xml:space="preserve"> </w:t>
      </w:r>
      <w:r>
        <w:rPr>
          <w:b/>
          <w:bCs/>
        </w:rPr>
        <w:t>23</w:t>
      </w:r>
      <w:r>
        <w:t>, 699–714 (2019).</w:t>
      </w:r>
    </w:p>
    <w:p w14:paraId="6666F103" w14:textId="77777777" w:rsidR="006724E1" w:rsidRDefault="006724E1" w:rsidP="006724E1">
      <w:pPr>
        <w:pStyle w:val="Bibliography"/>
      </w:pPr>
      <w:r>
        <w:t>27.</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1638F787" w14:textId="77777777" w:rsidR="006724E1" w:rsidRDefault="006724E1" w:rsidP="006724E1">
      <w:pPr>
        <w:pStyle w:val="Bibliography"/>
      </w:pPr>
      <w:r>
        <w:t>28.</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227CBE0D" w14:textId="77777777" w:rsidR="006724E1" w:rsidRDefault="006724E1" w:rsidP="006724E1">
      <w:pPr>
        <w:pStyle w:val="Bibliography"/>
      </w:pPr>
      <w:r>
        <w:t>29.</w:t>
      </w:r>
      <w:r>
        <w:tab/>
        <w:t xml:space="preserve">Sawahata, Y., Komine, K., Morita, T. &amp; Hiruma, N. Decoding humor experiences from brain activity of people viewing comedy movies. </w:t>
      </w:r>
      <w:r>
        <w:rPr>
          <w:i/>
          <w:iCs/>
        </w:rPr>
        <w:t>PLOS ONE</w:t>
      </w:r>
      <w:r>
        <w:t xml:space="preserve"> </w:t>
      </w:r>
      <w:r>
        <w:rPr>
          <w:b/>
          <w:bCs/>
        </w:rPr>
        <w:t>8</w:t>
      </w:r>
      <w:r>
        <w:t>, (2013).</w:t>
      </w:r>
    </w:p>
    <w:p w14:paraId="2693C18E" w14:textId="77777777" w:rsidR="006724E1" w:rsidRDefault="006724E1" w:rsidP="006724E1">
      <w:pPr>
        <w:pStyle w:val="Bibliography"/>
      </w:pPr>
      <w:r>
        <w:t>30.</w:t>
      </w:r>
      <w:r>
        <w:tab/>
        <w:t xml:space="preserve">Wallentin, M. </w:t>
      </w:r>
      <w:r>
        <w:rPr>
          <w:i/>
          <w:iCs/>
        </w:rPr>
        <w:t>et al.</w:t>
      </w:r>
      <w:r>
        <w:t xml:space="preserve"> Amygdala and heart rate variability responses from listening to emotionally intense parts of a story. </w:t>
      </w:r>
      <w:r>
        <w:rPr>
          <w:i/>
          <w:iCs/>
        </w:rPr>
        <w:t>NeuroImage</w:t>
      </w:r>
      <w:r>
        <w:t xml:space="preserve"> </w:t>
      </w:r>
      <w:r>
        <w:rPr>
          <w:b/>
          <w:bCs/>
        </w:rPr>
        <w:t>58</w:t>
      </w:r>
      <w:r>
        <w:t>, 963–973 (2011).</w:t>
      </w:r>
    </w:p>
    <w:p w14:paraId="0D752D58" w14:textId="77777777" w:rsidR="006724E1" w:rsidRDefault="006724E1" w:rsidP="006724E1">
      <w:pPr>
        <w:pStyle w:val="Bibliography"/>
      </w:pPr>
      <w:r>
        <w:t>31.</w:t>
      </w:r>
      <w:r>
        <w:tab/>
        <w:t xml:space="preserve">Taylor, S. F., Phan, K. L., Decker, L. R. &amp; Liberzon, I. Subjective rating of emotionally salient stimuli modulates neural activity. </w:t>
      </w:r>
      <w:r>
        <w:rPr>
          <w:i/>
          <w:iCs/>
        </w:rPr>
        <w:t>NeuroImage</w:t>
      </w:r>
      <w:r>
        <w:t xml:space="preserve"> </w:t>
      </w:r>
      <w:r>
        <w:rPr>
          <w:b/>
          <w:bCs/>
        </w:rPr>
        <w:t>18</w:t>
      </w:r>
      <w:r>
        <w:t>, 650–659 (2003).</w:t>
      </w:r>
    </w:p>
    <w:p w14:paraId="63594AC1" w14:textId="77777777" w:rsidR="006724E1" w:rsidRDefault="006724E1" w:rsidP="006724E1">
      <w:pPr>
        <w:pStyle w:val="Bibliography"/>
      </w:pPr>
      <w:r>
        <w:t>32.</w:t>
      </w:r>
      <w:r>
        <w:tab/>
        <w:t xml:space="preserve">Lahnakoski,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7395BA62" w14:textId="77777777" w:rsidR="006724E1" w:rsidRDefault="006724E1" w:rsidP="006724E1">
      <w:pPr>
        <w:pStyle w:val="Bibliography"/>
      </w:pPr>
      <w:r>
        <w:lastRenderedPageBreak/>
        <w:t>33.</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521C2D7F" w14:textId="77777777" w:rsidR="006724E1" w:rsidRDefault="006724E1" w:rsidP="006724E1">
      <w:pPr>
        <w:pStyle w:val="Bibliography"/>
      </w:pPr>
      <w:r>
        <w:t>34.</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1E0A508F" w14:textId="77777777" w:rsidR="006724E1" w:rsidRDefault="006724E1" w:rsidP="006724E1">
      <w:pPr>
        <w:pStyle w:val="Bibliography"/>
      </w:pPr>
      <w:r>
        <w:t>35.</w:t>
      </w:r>
      <w:r>
        <w:tab/>
        <w:t xml:space="preserve">Axelrod, V. </w:t>
      </w:r>
      <w:r>
        <w:rPr>
          <w:i/>
          <w:iCs/>
        </w:rPr>
        <w:t>et al.</w:t>
      </w:r>
      <w:r>
        <w:t xml:space="preserve"> Intracranial study in humans: Neural spectral changes during watching comedy movie of Charlie Chaplin. </w:t>
      </w:r>
      <w:r>
        <w:rPr>
          <w:b/>
          <w:bCs/>
        </w:rPr>
        <w:t>185</w:t>
      </w:r>
      <w:r>
        <w:t>, 108558–108558 (2023).</w:t>
      </w:r>
    </w:p>
    <w:p w14:paraId="0CC13540" w14:textId="77777777" w:rsidR="006724E1" w:rsidRDefault="006724E1" w:rsidP="006724E1">
      <w:pPr>
        <w:pStyle w:val="Bibliography"/>
      </w:pPr>
      <w:r>
        <w:t>36.</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6B248DAC" w14:textId="77777777" w:rsidR="006724E1" w:rsidRDefault="006724E1" w:rsidP="006724E1">
      <w:pPr>
        <w:pStyle w:val="Bibliography"/>
      </w:pPr>
      <w:r>
        <w:t>37.</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745BECE0" w14:textId="77777777" w:rsidR="006724E1" w:rsidRDefault="006724E1" w:rsidP="006724E1">
      <w:pPr>
        <w:pStyle w:val="Bibliography"/>
      </w:pPr>
      <w:r>
        <w:t>38.</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059B5513" w14:textId="77777777" w:rsidR="006724E1" w:rsidRDefault="006724E1" w:rsidP="006724E1">
      <w:pPr>
        <w:pStyle w:val="Bibliography"/>
      </w:pPr>
      <w:r>
        <w:t>39.</w:t>
      </w:r>
      <w:r>
        <w:tab/>
        <w:t xml:space="preserve">Mauss, I. B., Levenson, R. W., McCarter, L., Wilhelm, F. H. &amp; Gross, J. J. The tie that binds? Coherence among emotion experience, behavior, and physiology. </w:t>
      </w:r>
      <w:r>
        <w:rPr>
          <w:i/>
          <w:iCs/>
        </w:rPr>
        <w:t>Emotion</w:t>
      </w:r>
      <w:r>
        <w:t xml:space="preserve"> </w:t>
      </w:r>
      <w:r>
        <w:rPr>
          <w:b/>
          <w:bCs/>
        </w:rPr>
        <w:t>5</w:t>
      </w:r>
      <w:r>
        <w:t>, 175–190 (2005).</w:t>
      </w:r>
    </w:p>
    <w:p w14:paraId="331B6B95" w14:textId="77777777" w:rsidR="006724E1" w:rsidRDefault="006724E1" w:rsidP="006724E1">
      <w:pPr>
        <w:pStyle w:val="Bibliography"/>
      </w:pPr>
      <w:r>
        <w:t>40.</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3DFAF704" w14:textId="77777777" w:rsidR="006724E1" w:rsidRDefault="006724E1" w:rsidP="006724E1">
      <w:pPr>
        <w:pStyle w:val="Bibliography"/>
      </w:pPr>
      <w:r>
        <w:t>41.</w:t>
      </w:r>
      <w:r>
        <w:tab/>
        <w:t xml:space="preserve">Yarkoni, T., Poldrack, R. A., Nichols, T. E., Van Essen, D. C. &amp; Wager, T. D. NeuroSynth: a new platform for large-scale automated synthesis of human functional neuroimaging data. </w:t>
      </w:r>
      <w:r>
        <w:rPr>
          <w:i/>
          <w:iCs/>
        </w:rPr>
        <w:t>Front. Neuroinform.</w:t>
      </w:r>
      <w:r>
        <w:t xml:space="preserve"> </w:t>
      </w:r>
      <w:r>
        <w:rPr>
          <w:b/>
          <w:bCs/>
        </w:rPr>
        <w:t>5</w:t>
      </w:r>
      <w:r>
        <w:t>, (2011).</w:t>
      </w:r>
    </w:p>
    <w:p w14:paraId="5FE31DA8" w14:textId="77777777" w:rsidR="006724E1" w:rsidRDefault="006724E1" w:rsidP="006724E1">
      <w:pPr>
        <w:pStyle w:val="Bibliography"/>
      </w:pPr>
      <w:r>
        <w:t>42.</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26F5A1A1" w14:textId="77777777" w:rsidR="006724E1" w:rsidRDefault="006724E1" w:rsidP="006724E1">
      <w:pPr>
        <w:pStyle w:val="Bibliography"/>
      </w:pPr>
      <w:r>
        <w:t>43.</w:t>
      </w:r>
      <w:r>
        <w:tab/>
        <w:t xml:space="preserve">Lee, H. &amp; Chen, J. Predicting memory from the network structure of naturalistic events. </w:t>
      </w:r>
      <w:r>
        <w:rPr>
          <w:i/>
          <w:iCs/>
        </w:rPr>
        <w:t>Nat Commun</w:t>
      </w:r>
      <w:r>
        <w:t xml:space="preserve"> </w:t>
      </w:r>
      <w:r>
        <w:rPr>
          <w:b/>
          <w:bCs/>
        </w:rPr>
        <w:t>13</w:t>
      </w:r>
      <w:r>
        <w:t>, 4235 (2022).</w:t>
      </w:r>
    </w:p>
    <w:p w14:paraId="38467109" w14:textId="77777777" w:rsidR="006724E1" w:rsidRDefault="006724E1" w:rsidP="006724E1">
      <w:pPr>
        <w:pStyle w:val="Bibliography"/>
      </w:pPr>
      <w:r>
        <w:lastRenderedPageBreak/>
        <w:t>44.</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016B2E0E" w14:textId="77777777" w:rsidR="006724E1" w:rsidRDefault="006724E1" w:rsidP="006724E1">
      <w:pPr>
        <w:pStyle w:val="Bibliography"/>
      </w:pPr>
      <w:r>
        <w:t>45.</w:t>
      </w:r>
      <w:r>
        <w:tab/>
        <w:t xml:space="preserve">Cone, J., Mann, T. C. &amp; Ferguson, M. J. Changing our implicit minds: How, when, and why implicit evaluations can be rapidly revised. in </w:t>
      </w:r>
      <w:r>
        <w:rPr>
          <w:i/>
          <w:iCs/>
        </w:rPr>
        <w:t>Advances in experimental social psychology.</w:t>
      </w:r>
      <w:r>
        <w:t xml:space="preserve"> 131–199 (Elsevier Academic Press, San Diego,  CA,  US, 2017). doi:10.1016/bs.aesp.2017.03.001.</w:t>
      </w:r>
    </w:p>
    <w:p w14:paraId="07D28304" w14:textId="77777777" w:rsidR="006724E1" w:rsidRDefault="006724E1" w:rsidP="006724E1">
      <w:pPr>
        <w:pStyle w:val="Bibliography"/>
      </w:pPr>
      <w:r>
        <w:t>46.</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31F8DF36" w14:textId="77777777" w:rsidR="006724E1" w:rsidRDefault="006724E1" w:rsidP="006724E1">
      <w:pPr>
        <w:pStyle w:val="Bibliography"/>
      </w:pPr>
      <w:r>
        <w:t>47.</w:t>
      </w:r>
      <w:r>
        <w:tab/>
        <w:t xml:space="preserve">Thornton, M. A. &amp; Mitchell, J. P. Theories of Person Perception Predict Patterns of Neural Activity During Mentalizing. </w:t>
      </w:r>
      <w:r>
        <w:rPr>
          <w:i/>
          <w:iCs/>
        </w:rPr>
        <w:t>Cereb Cortex</w:t>
      </w:r>
      <w:r>
        <w:t xml:space="preserve"> </w:t>
      </w:r>
      <w:r>
        <w:rPr>
          <w:b/>
          <w:bCs/>
        </w:rPr>
        <w:t>28</w:t>
      </w:r>
      <w:r>
        <w:t>, 3505–3520 (2018).</w:t>
      </w:r>
    </w:p>
    <w:p w14:paraId="3397E6C8" w14:textId="77777777" w:rsidR="006724E1" w:rsidRDefault="006724E1" w:rsidP="006724E1">
      <w:pPr>
        <w:pStyle w:val="Bibliography"/>
      </w:pPr>
      <w:r>
        <w:t>48.</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657D65C7" w14:textId="77777777" w:rsidR="006724E1" w:rsidRDefault="006724E1" w:rsidP="006724E1">
      <w:pPr>
        <w:pStyle w:val="Bibliography"/>
      </w:pPr>
      <w:r>
        <w:t>49.</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16B660B2" w14:textId="77777777" w:rsidR="006724E1" w:rsidRDefault="006724E1" w:rsidP="006724E1">
      <w:pPr>
        <w:pStyle w:val="Bibliography"/>
      </w:pPr>
      <w:r>
        <w:t>50.</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6DA83CEA" w14:textId="77777777" w:rsidR="006724E1" w:rsidRDefault="006724E1" w:rsidP="006724E1">
      <w:pPr>
        <w:pStyle w:val="Bibliography"/>
      </w:pPr>
      <w:r>
        <w:t>51.</w:t>
      </w:r>
      <w:r>
        <w:tab/>
        <w:t xml:space="preserve">Yeo, B. T. T. </w:t>
      </w:r>
      <w:r>
        <w:rPr>
          <w:i/>
          <w:iCs/>
        </w:rPr>
        <w:t>et al.</w:t>
      </w:r>
      <w:r>
        <w:t xml:space="preserve"> The organization of the human cerebral cortex estimated by intrinsic functional connectivity. </w:t>
      </w:r>
      <w:r>
        <w:rPr>
          <w:i/>
          <w:iCs/>
        </w:rPr>
        <w:t>Journal of Neurophysiology</w:t>
      </w:r>
      <w:r>
        <w:t xml:space="preserve"> </w:t>
      </w:r>
      <w:r>
        <w:rPr>
          <w:b/>
          <w:bCs/>
        </w:rPr>
        <w:t>106</w:t>
      </w:r>
      <w:r>
        <w:t>, 1125–1165 (2011).</w:t>
      </w:r>
    </w:p>
    <w:p w14:paraId="6A35DC4F" w14:textId="77777777" w:rsidR="006724E1" w:rsidRDefault="006724E1" w:rsidP="006724E1">
      <w:pPr>
        <w:pStyle w:val="Bibliography"/>
      </w:pPr>
      <w:r>
        <w:t>52.</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2F51B3EB" w14:textId="77777777" w:rsidR="006724E1" w:rsidRDefault="006724E1" w:rsidP="006724E1">
      <w:pPr>
        <w:pStyle w:val="Bibliography"/>
      </w:pPr>
      <w:r>
        <w:t>53.</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6C700374" w14:textId="77777777" w:rsidR="006724E1" w:rsidRDefault="006724E1" w:rsidP="006724E1">
      <w:pPr>
        <w:pStyle w:val="Bibliography"/>
      </w:pPr>
      <w:r>
        <w:t>54.</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2041651D" w14:textId="77777777" w:rsidR="006724E1" w:rsidRDefault="006724E1" w:rsidP="006724E1">
      <w:pPr>
        <w:pStyle w:val="Bibliography"/>
      </w:pPr>
      <w:r>
        <w:t>55.</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07D0D9A3" w14:textId="77777777" w:rsidR="006724E1" w:rsidRDefault="006724E1" w:rsidP="006724E1">
      <w:pPr>
        <w:pStyle w:val="Bibliography"/>
      </w:pPr>
      <w:r>
        <w:lastRenderedPageBreak/>
        <w:t>56.</w:t>
      </w:r>
      <w:r>
        <w:tab/>
        <w:t xml:space="preserve">Hasson, U. </w:t>
      </w:r>
      <w:r>
        <w:rPr>
          <w:i/>
          <w:iCs/>
        </w:rPr>
        <w:t>et al.</w:t>
      </w:r>
      <w:r>
        <w:t xml:space="preserve"> Neurocinematics: The Neuroscience of Film. </w:t>
      </w:r>
      <w:r>
        <w:rPr>
          <w:i/>
          <w:iCs/>
        </w:rPr>
        <w:t>Projections</w:t>
      </w:r>
      <w:r>
        <w:t xml:space="preserve"> </w:t>
      </w:r>
      <w:r>
        <w:rPr>
          <w:b/>
          <w:bCs/>
        </w:rPr>
        <w:t>2</w:t>
      </w:r>
      <w:r>
        <w:t>, 1–26 (2008).</w:t>
      </w:r>
    </w:p>
    <w:p w14:paraId="7239FC5B" w14:textId="77777777" w:rsidR="006724E1" w:rsidRDefault="006724E1" w:rsidP="006724E1">
      <w:pPr>
        <w:pStyle w:val="Bibliography"/>
      </w:pPr>
      <w:r>
        <w:t>57.</w:t>
      </w:r>
      <w:r>
        <w:tab/>
        <w:t xml:space="preserve">FeldmanHall, O. &amp; Shenhav, A. Resolving uncertainty in a social world. </w:t>
      </w:r>
      <w:r>
        <w:rPr>
          <w:i/>
          <w:iCs/>
        </w:rPr>
        <w:t>Nat Hum Behav</w:t>
      </w:r>
      <w:r>
        <w:t xml:space="preserve"> </w:t>
      </w:r>
      <w:r>
        <w:rPr>
          <w:b/>
          <w:bCs/>
        </w:rPr>
        <w:t>3</w:t>
      </w:r>
      <w:r>
        <w:t>, 426–435 (2019).</w:t>
      </w:r>
    </w:p>
    <w:p w14:paraId="35932D77" w14:textId="77777777" w:rsidR="006724E1" w:rsidRDefault="006724E1" w:rsidP="006724E1">
      <w:pPr>
        <w:pStyle w:val="Bibliography"/>
      </w:pPr>
      <w:r>
        <w:t>58.</w:t>
      </w:r>
      <w:r>
        <w:tab/>
        <w:t xml:space="preserve">Logothetis, N. K. What we can do and what we cannot do with fMRI. </w:t>
      </w:r>
      <w:r>
        <w:rPr>
          <w:i/>
          <w:iCs/>
        </w:rPr>
        <w:t>Nature</w:t>
      </w:r>
      <w:r>
        <w:t xml:space="preserve"> </w:t>
      </w:r>
      <w:r>
        <w:rPr>
          <w:b/>
          <w:bCs/>
        </w:rPr>
        <w:t>453</w:t>
      </w:r>
      <w:r>
        <w:t>, 869–878 (2008).</w:t>
      </w:r>
    </w:p>
    <w:p w14:paraId="6A43F230" w14:textId="77777777" w:rsidR="006724E1" w:rsidRDefault="006724E1" w:rsidP="006724E1">
      <w:pPr>
        <w:pStyle w:val="Bibliography"/>
      </w:pPr>
      <w:r>
        <w:t>59.</w:t>
      </w:r>
      <w:r>
        <w:tab/>
        <w:t xml:space="preserve">Power, J. D., Barnes, K. A., Snyder, A. Z., Schlaggar, B. L. &amp; Petersen, S. E. Spurious but systematic correlations in functional connectivity MRI networks arise from subject motion. </w:t>
      </w:r>
      <w:r>
        <w:rPr>
          <w:i/>
          <w:iCs/>
        </w:rPr>
        <w:t>Neuroimage</w:t>
      </w:r>
      <w:r>
        <w:t xml:space="preserve"> </w:t>
      </w:r>
      <w:r>
        <w:rPr>
          <w:b/>
          <w:bCs/>
        </w:rPr>
        <w:t>59</w:t>
      </w:r>
      <w:r>
        <w:t>, 2142–2154 (2012).</w:t>
      </w:r>
    </w:p>
    <w:p w14:paraId="4BAF11F9" w14:textId="77777777" w:rsidR="006724E1" w:rsidRDefault="006724E1" w:rsidP="006724E1">
      <w:pPr>
        <w:pStyle w:val="Bibliography"/>
      </w:pPr>
      <w:r>
        <w:t>60.</w:t>
      </w:r>
      <w:r>
        <w:tab/>
        <w:t xml:space="preserve">Reilly, J. </w:t>
      </w:r>
      <w:r>
        <w:rPr>
          <w:i/>
          <w:iCs/>
        </w:rPr>
        <w:t>et al.</w:t>
      </w:r>
      <w:r>
        <w:t xml:space="preserve"> Dynamics of Language Use and Alignment in Different-Age Conversation Partners. </w:t>
      </w:r>
      <w:r>
        <w:rPr>
          <w:i/>
          <w:iCs/>
        </w:rPr>
        <w:t>PsyArxiv</w:t>
      </w:r>
      <w:r>
        <w:t xml:space="preserve"> (2023) doi:https://doi.org/10.31234/osf.io/3crua.</w:t>
      </w:r>
    </w:p>
    <w:p w14:paraId="165164F0" w14:textId="77777777" w:rsidR="006724E1" w:rsidRDefault="006724E1" w:rsidP="006724E1">
      <w:pPr>
        <w:pStyle w:val="Bibliography"/>
      </w:pPr>
      <w:r>
        <w:t>61.</w:t>
      </w:r>
      <w:r>
        <w:tab/>
        <w:t xml:space="preserve">Sievers, B., Welker, C., Hasson, U., Kleinbaum, A. M. &amp; Wheatley, T. Consensus-building conversation leads to neural alignment. </w:t>
      </w:r>
      <w:r>
        <w:rPr>
          <w:i/>
          <w:iCs/>
        </w:rPr>
        <w:t>Nat Commun</w:t>
      </w:r>
      <w:r>
        <w:t xml:space="preserve"> </w:t>
      </w:r>
      <w:r>
        <w:rPr>
          <w:b/>
          <w:bCs/>
        </w:rPr>
        <w:t>15</w:t>
      </w:r>
      <w:r>
        <w:t>, 3936 (2024).</w:t>
      </w:r>
    </w:p>
    <w:p w14:paraId="4B99F8BE" w14:textId="77777777" w:rsidR="006724E1" w:rsidRDefault="006724E1" w:rsidP="006724E1">
      <w:pPr>
        <w:pStyle w:val="Bibliography"/>
      </w:pPr>
      <w:r>
        <w:t>62.</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6CE87BA5" w14:textId="77777777" w:rsidR="006724E1" w:rsidRDefault="006724E1" w:rsidP="006724E1">
      <w:pPr>
        <w:pStyle w:val="Bibliography"/>
      </w:pPr>
      <w:r>
        <w:t>63.</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2DDC54FD" w14:textId="77777777" w:rsidR="006724E1" w:rsidRDefault="006724E1" w:rsidP="006724E1">
      <w:pPr>
        <w:pStyle w:val="Bibliography"/>
      </w:pPr>
      <w:r>
        <w:t>64.</w:t>
      </w:r>
      <w:r>
        <w:tab/>
        <w:t xml:space="preserve">Girard, J. M. &amp; Wright, A. G. C. DARMA: Software for dual axis rating and media annotation. </w:t>
      </w:r>
      <w:r>
        <w:rPr>
          <w:i/>
          <w:iCs/>
        </w:rPr>
        <w:t>Behavior Research Methods</w:t>
      </w:r>
      <w:r>
        <w:t xml:space="preserve"> </w:t>
      </w:r>
      <w:r>
        <w:rPr>
          <w:b/>
          <w:bCs/>
        </w:rPr>
        <w:t>50</w:t>
      </w:r>
      <w:r>
        <w:t>, 902–909 (2018).</w:t>
      </w:r>
    </w:p>
    <w:p w14:paraId="78B5450C" w14:textId="77777777" w:rsidR="006724E1" w:rsidRDefault="006724E1" w:rsidP="006724E1">
      <w:pPr>
        <w:pStyle w:val="Bibliography"/>
      </w:pPr>
      <w:r>
        <w:t>65.</w:t>
      </w:r>
      <w:r>
        <w:tab/>
        <w:t>van Rossum, G. Python tutorial. (1995).</w:t>
      </w:r>
    </w:p>
    <w:p w14:paraId="5D26E713" w14:textId="77777777" w:rsidR="006724E1" w:rsidRDefault="006724E1" w:rsidP="006724E1">
      <w:pPr>
        <w:pStyle w:val="Bibliography"/>
      </w:pPr>
      <w:r>
        <w:t>66.</w:t>
      </w:r>
      <w:r>
        <w:tab/>
        <w:t xml:space="preserve">Peirce, J. </w:t>
      </w:r>
      <w:r>
        <w:rPr>
          <w:i/>
          <w:iCs/>
        </w:rPr>
        <w:t>et al.</w:t>
      </w:r>
      <w:r>
        <w:t xml:space="preserve"> PsychoPy2: Experiments in behavior made easy. </w:t>
      </w:r>
      <w:r>
        <w:rPr>
          <w:i/>
          <w:iCs/>
        </w:rPr>
        <w:t>Behav Res</w:t>
      </w:r>
      <w:r>
        <w:t xml:space="preserve"> </w:t>
      </w:r>
      <w:r>
        <w:rPr>
          <w:b/>
          <w:bCs/>
        </w:rPr>
        <w:t>51</w:t>
      </w:r>
      <w:r>
        <w:t>, 195–203 (2019).</w:t>
      </w:r>
    </w:p>
    <w:p w14:paraId="387BBEB6" w14:textId="77777777" w:rsidR="006724E1" w:rsidRDefault="006724E1" w:rsidP="006724E1">
      <w:pPr>
        <w:pStyle w:val="Bibliography"/>
      </w:pPr>
      <w:r>
        <w:t>67.</w:t>
      </w:r>
      <w:r>
        <w:tab/>
        <w:t xml:space="preserve">Halchenko, Y. </w:t>
      </w:r>
      <w:r>
        <w:rPr>
          <w:i/>
          <w:iCs/>
        </w:rPr>
        <w:t>et al.</w:t>
      </w:r>
      <w:r>
        <w:t xml:space="preserve"> nipy/heudiconv: Zenodo https://doi.org/10.5281/zenodo.5557588 (2021).</w:t>
      </w:r>
    </w:p>
    <w:p w14:paraId="7E501ACA" w14:textId="77777777" w:rsidR="006724E1" w:rsidRDefault="006724E1" w:rsidP="006724E1">
      <w:pPr>
        <w:pStyle w:val="Bibliography"/>
      </w:pPr>
      <w:r>
        <w:t>68.</w:t>
      </w:r>
      <w:r>
        <w:tab/>
        <w:t xml:space="preserve">Esteban, O. </w:t>
      </w:r>
      <w:r>
        <w:rPr>
          <w:i/>
          <w:iCs/>
        </w:rPr>
        <w:t>et al.</w:t>
      </w:r>
      <w:r>
        <w:t xml:space="preserve"> Poldracklab/Fmriprep: 1.0.0-Rc5. Zenodo https://doi.org/10.5281/ZENODO.996169 (2017).</w:t>
      </w:r>
    </w:p>
    <w:p w14:paraId="6220ACF2" w14:textId="77777777" w:rsidR="006724E1" w:rsidRDefault="006724E1" w:rsidP="006724E1">
      <w:pPr>
        <w:pStyle w:val="Bibliography"/>
      </w:pPr>
      <w:r>
        <w:lastRenderedPageBreak/>
        <w:t>69.</w:t>
      </w:r>
      <w:r>
        <w:tab/>
        <w:t xml:space="preserve">Jenkinson, M., Beckmann, C. F., Behrens, T. E. J., Woolrich, M. W. &amp; Smith, S. M. FSL. </w:t>
      </w:r>
      <w:r>
        <w:rPr>
          <w:i/>
          <w:iCs/>
        </w:rPr>
        <w:t>NeuroImage</w:t>
      </w:r>
      <w:r>
        <w:t xml:space="preserve"> </w:t>
      </w:r>
      <w:r>
        <w:rPr>
          <w:b/>
          <w:bCs/>
        </w:rPr>
        <w:t>62</w:t>
      </w:r>
      <w:r>
        <w:t>, 782–790 (2012).</w:t>
      </w:r>
    </w:p>
    <w:p w14:paraId="1A97999B" w14:textId="77777777" w:rsidR="006724E1" w:rsidRDefault="006724E1" w:rsidP="006724E1">
      <w:pPr>
        <w:pStyle w:val="Bibliography"/>
      </w:pPr>
      <w:r>
        <w:t>70.</w:t>
      </w:r>
      <w:r>
        <w:tab/>
        <w:t>Chang, L., Eshin Jolly, Cheong, J. H., Burnashev, A. &amp; Chen, A. cosanlab/nltools: 0.3.11. Zenodo https://doi.org/10.5281/ZENODO.2229813 (2018).</w:t>
      </w:r>
    </w:p>
    <w:p w14:paraId="44EC930B" w14:textId="77777777" w:rsidR="006724E1" w:rsidRDefault="006724E1" w:rsidP="006724E1">
      <w:pPr>
        <w:pStyle w:val="Bibliography"/>
      </w:pPr>
      <w:r>
        <w:t>71.</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42D1EEA1" w14:textId="77777777" w:rsidR="006724E1" w:rsidRDefault="006724E1" w:rsidP="006724E1">
      <w:pPr>
        <w:pStyle w:val="Bibliography"/>
      </w:pPr>
      <w:r>
        <w:t>72.</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0ABC63F8" w14:textId="77777777" w:rsidR="006724E1" w:rsidRDefault="006724E1" w:rsidP="006724E1">
      <w:pPr>
        <w:pStyle w:val="Bibliography"/>
      </w:pPr>
      <w:r>
        <w:t>73.</w:t>
      </w:r>
      <w:r>
        <w:tab/>
      </w:r>
      <w:r>
        <w:rPr>
          <w:i/>
          <w:iCs/>
        </w:rPr>
        <w:t>How to Use FEAT While Skipping Registration</w:t>
      </w:r>
      <w:r>
        <w:t>. (Youtube, 2017).</w:t>
      </w:r>
    </w:p>
    <w:p w14:paraId="7853CD86" w14:textId="77777777" w:rsidR="006724E1" w:rsidRDefault="006724E1" w:rsidP="006724E1">
      <w:pPr>
        <w:pStyle w:val="Bibliography"/>
      </w:pPr>
      <w:r>
        <w:t>74.</w:t>
      </w:r>
      <w:r>
        <w:tab/>
        <w:t xml:space="preserve">Friston, K. J., Frith, C. D., Turner, R. &amp; Frackowiak, R. S. Characterizing evoked hemodynamics with fMRI. </w:t>
      </w:r>
      <w:r>
        <w:rPr>
          <w:i/>
          <w:iCs/>
        </w:rPr>
        <w:t>NEUROIMAGE</w:t>
      </w:r>
      <w:r>
        <w:t xml:space="preserve"> </w:t>
      </w:r>
      <w:r>
        <w:rPr>
          <w:b/>
          <w:bCs/>
        </w:rPr>
        <w:t>2</w:t>
      </w:r>
      <w:r>
        <w:t>, 157–165 (1995).</w:t>
      </w:r>
    </w:p>
    <w:p w14:paraId="420082DE" w14:textId="77777777" w:rsidR="006724E1" w:rsidRDefault="006724E1" w:rsidP="006724E1">
      <w:pPr>
        <w:pStyle w:val="Bibliography"/>
      </w:pPr>
      <w:r>
        <w:t>75.</w:t>
      </w:r>
      <w:r>
        <w:tab/>
        <w:t xml:space="preserve">Power, J. D., Schlaggar, B. L. &amp; Petersen, S. E. Studying Brain Organization via Spontaneous fMRI Signal. </w:t>
      </w:r>
      <w:r>
        <w:rPr>
          <w:i/>
          <w:iCs/>
        </w:rPr>
        <w:t>Neuron</w:t>
      </w:r>
      <w:r>
        <w:t xml:space="preserve"> </w:t>
      </w:r>
      <w:r>
        <w:rPr>
          <w:b/>
          <w:bCs/>
        </w:rPr>
        <w:t>84</w:t>
      </w:r>
      <w:r>
        <w:t>, 681–696 (2014).</w:t>
      </w:r>
    </w:p>
    <w:p w14:paraId="28A95BC9" w14:textId="77777777" w:rsidR="006724E1" w:rsidRDefault="006724E1" w:rsidP="006724E1">
      <w:pPr>
        <w:pStyle w:val="Bibliography"/>
      </w:pPr>
      <w:r>
        <w:t>76.</w:t>
      </w:r>
      <w:r>
        <w:tab/>
        <w:t>Bradski, G. The OpenCV Library. (2000).</w:t>
      </w:r>
    </w:p>
    <w:p w14:paraId="0432FF65" w14:textId="77777777" w:rsidR="006724E1" w:rsidRDefault="006724E1" w:rsidP="006724E1">
      <w:pPr>
        <w:pStyle w:val="Bibliography"/>
      </w:pPr>
      <w:r>
        <w:t>77.</w:t>
      </w:r>
      <w:r>
        <w:tab/>
        <w:t xml:space="preserve">McFee, B. </w:t>
      </w:r>
      <w:r>
        <w:rPr>
          <w:i/>
          <w:iCs/>
        </w:rPr>
        <w:t>et al.</w:t>
      </w:r>
      <w:r>
        <w:t xml:space="preserve"> librosa: Audio and music signal analysis in python. in </w:t>
      </w:r>
      <w:r>
        <w:rPr>
          <w:i/>
          <w:iCs/>
        </w:rPr>
        <w:t>Proceedings of the 14th python in science conference</w:t>
      </w:r>
      <w:r>
        <w:t xml:space="preserve"> vol. 8 (2015).</w:t>
      </w:r>
    </w:p>
    <w:p w14:paraId="337C8335" w14:textId="77777777" w:rsidR="006724E1" w:rsidRDefault="006724E1" w:rsidP="006724E1">
      <w:pPr>
        <w:pStyle w:val="Bibliography"/>
      </w:pPr>
      <w:r>
        <w:t>78.</w:t>
      </w:r>
      <w:r>
        <w:tab/>
        <w:t>OpenAI. Whisper. (2023).</w:t>
      </w:r>
    </w:p>
    <w:p w14:paraId="4AC266F7" w14:textId="77777777" w:rsidR="006724E1" w:rsidRDefault="006724E1" w:rsidP="006724E1">
      <w:pPr>
        <w:pStyle w:val="Bibliography"/>
      </w:pPr>
      <w:r>
        <w:t>79.</w:t>
      </w:r>
      <w:r>
        <w:tab/>
        <w:t>Ageitgey, A. face-recognition. (2023).</w:t>
      </w:r>
    </w:p>
    <w:p w14:paraId="1EF4DBFD" w14:textId="77777777" w:rsidR="006724E1" w:rsidRDefault="006724E1" w:rsidP="006724E1">
      <w:pPr>
        <w:pStyle w:val="Bibliography"/>
      </w:pPr>
      <w:r>
        <w:t>80.</w:t>
      </w:r>
      <w:r>
        <w:tab/>
        <w:t xml:space="preserve">Woo, C.-W., Krishnan, A. &amp; Wager, T. D. Cluster-extent based thresholding in fMRI analyses: Pitfalls and recommendations. </w:t>
      </w:r>
      <w:r>
        <w:rPr>
          <w:i/>
          <w:iCs/>
        </w:rPr>
        <w:t>NeuroImage</w:t>
      </w:r>
      <w:r>
        <w:t xml:space="preserve"> </w:t>
      </w:r>
      <w:r>
        <w:rPr>
          <w:b/>
          <w:bCs/>
        </w:rPr>
        <w:t>91</w:t>
      </w:r>
      <w:r>
        <w:t>, 412–419 (2014).</w:t>
      </w:r>
    </w:p>
    <w:p w14:paraId="32A82C9D" w14:textId="77777777" w:rsidR="006724E1" w:rsidRDefault="006724E1" w:rsidP="006724E1">
      <w:pPr>
        <w:pStyle w:val="Bibliography"/>
      </w:pPr>
      <w:r>
        <w:t>81.</w:t>
      </w:r>
      <w:r>
        <w:tab/>
        <w:t xml:space="preserve">Chen, G. </w:t>
      </w:r>
      <w:r>
        <w:rPr>
          <w:i/>
          <w:iCs/>
        </w:rPr>
        <w:t>et al.</w:t>
      </w:r>
      <w:r>
        <w:t xml:space="preserve"> Untangling the relatedness among correlations, part I: Nonparametric approaches to inter-subject correlation analysis at the group level. </w:t>
      </w:r>
      <w:r>
        <w:rPr>
          <w:i/>
          <w:iCs/>
        </w:rPr>
        <w:t>NeuroImage</w:t>
      </w:r>
      <w:r>
        <w:t xml:space="preserve"> </w:t>
      </w:r>
      <w:r>
        <w:rPr>
          <w:b/>
          <w:bCs/>
        </w:rPr>
        <w:t>142</w:t>
      </w:r>
      <w:r>
        <w:t>, 248–259 (2016).</w:t>
      </w:r>
    </w:p>
    <w:p w14:paraId="78C4433F" w14:textId="77777777" w:rsidR="006724E1" w:rsidRDefault="006724E1" w:rsidP="006724E1">
      <w:pPr>
        <w:pStyle w:val="Bibliography"/>
      </w:pPr>
      <w:r>
        <w:lastRenderedPageBreak/>
        <w:t>82.</w:t>
      </w:r>
      <w:r>
        <w:tab/>
        <w:t xml:space="preserve">Hall, P. &amp; Wilson, S. R. Two Guidelines for Bootstrap Hypothesis Testing. </w:t>
      </w:r>
      <w:r>
        <w:rPr>
          <w:i/>
          <w:iCs/>
        </w:rPr>
        <w:t>Biometrics</w:t>
      </w:r>
      <w:r>
        <w:t xml:space="preserve"> </w:t>
      </w:r>
      <w:r>
        <w:rPr>
          <w:b/>
          <w:bCs/>
        </w:rPr>
        <w:t>47</w:t>
      </w:r>
      <w:r>
        <w:t>, 757 (1991).</w:t>
      </w:r>
    </w:p>
    <w:p w14:paraId="1C54BB47" w14:textId="77777777" w:rsidR="006724E1" w:rsidRDefault="006724E1" w:rsidP="006724E1">
      <w:pPr>
        <w:pStyle w:val="Bibliography"/>
      </w:pPr>
      <w:r>
        <w:t>83.</w:t>
      </w:r>
      <w:r>
        <w:tab/>
        <w:t xml:space="preserve">Tzourio-Mazoyer,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79A16224" w14:textId="77777777" w:rsidR="006724E1" w:rsidRDefault="006724E1" w:rsidP="006724E1">
      <w:pPr>
        <w:pStyle w:val="Bibliography"/>
      </w:pPr>
      <w:r>
        <w:t>84.</w:t>
      </w:r>
      <w:r>
        <w:tab/>
        <w:t>R Core Team. R: A language and environment for statistical computing. R  Foundation for Statistical Computing (2022).</w:t>
      </w:r>
    </w:p>
    <w:p w14:paraId="028A007E" w14:textId="2702CE1F" w:rsidR="00AF6336" w:rsidRDefault="00364897">
      <w:pPr>
        <w:spacing w:line="240" w:lineRule="auto"/>
        <w:rPr>
          <w:ins w:id="833" w:author="Billy Mitchell" w:date="2024-10-30T09:48:00Z" w16du:dateUtc="2024-10-30T13:48:00Z"/>
          <w:b/>
          <w:bCs/>
        </w:rPr>
        <w:pPrChange w:id="834" w:author="Billy Mitchell" w:date="2024-11-08T11:50:00Z" w16du:dateUtc="2024-11-08T16:50:00Z">
          <w:pPr/>
        </w:pPrChange>
      </w:pPr>
      <w:r w:rsidRPr="00902099">
        <w:rPr>
          <w:b/>
          <w:bCs/>
        </w:rPr>
        <w:fldChar w:fldCharType="end"/>
      </w:r>
    </w:p>
    <w:p w14:paraId="3B158739" w14:textId="77777777" w:rsidR="00662B7D" w:rsidRDefault="00662B7D">
      <w:pPr>
        <w:rPr>
          <w:ins w:id="835" w:author="Billy Mitchell" w:date="2024-11-05T19:01:00Z" w16du:dateUtc="2024-11-06T00:01:00Z"/>
          <w:b/>
          <w:bCs/>
        </w:rPr>
      </w:pPr>
      <w:ins w:id="836" w:author="Billy Mitchell" w:date="2024-11-05T19:01:00Z" w16du:dateUtc="2024-11-06T00:01:00Z">
        <w:r>
          <w:rPr>
            <w:b/>
            <w:bCs/>
          </w:rPr>
          <w:br w:type="page"/>
        </w:r>
      </w:ins>
    </w:p>
    <w:p w14:paraId="42283588" w14:textId="6C7E0F15" w:rsidR="00432112" w:rsidRPr="00662B7D" w:rsidRDefault="00A565EC">
      <w:pPr>
        <w:rPr>
          <w:ins w:id="837" w:author="Billy Mitchell" w:date="2024-10-31T14:57:00Z" w16du:dateUtc="2024-10-31T18:57:00Z"/>
          <w:b/>
          <w:bCs/>
          <w:rPrChange w:id="838" w:author="Billy Mitchell" w:date="2024-11-05T19:01:00Z" w16du:dateUtc="2024-11-06T00:01:00Z">
            <w:rPr>
              <w:ins w:id="839" w:author="Billy Mitchell" w:date="2024-10-31T14:57:00Z" w16du:dateUtc="2024-10-31T18:57:00Z"/>
            </w:rPr>
          </w:rPrChange>
        </w:rPr>
        <w:pPrChange w:id="840" w:author="Billy Mitchell" w:date="2024-11-05T19:01:00Z" w16du:dateUtc="2024-11-06T00:01:00Z">
          <w:pPr>
            <w:tabs>
              <w:tab w:val="left" w:pos="2517"/>
            </w:tabs>
          </w:pPr>
        </w:pPrChange>
      </w:pPr>
      <w:commentRangeStart w:id="841"/>
      <w:ins w:id="842" w:author="Billy Mitchell" w:date="2024-10-30T09:48:00Z" w16du:dateUtc="2024-10-30T13:48:00Z">
        <w:r>
          <w:rPr>
            <w:b/>
            <w:bCs/>
          </w:rPr>
          <w:lastRenderedPageBreak/>
          <w:t>Figure Legends</w:t>
        </w:r>
      </w:ins>
      <w:commentRangeEnd w:id="841"/>
      <w:ins w:id="843" w:author="Billy Mitchell" w:date="2024-10-30T12:16:00Z" w16du:dateUtc="2024-10-30T16:16:00Z">
        <w:r w:rsidR="00FC36EA">
          <w:rPr>
            <w:rStyle w:val="CommentReference"/>
          </w:rPr>
          <w:commentReference w:id="841"/>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844"/>
      <w:commentRangeEnd w:id="844"/>
      <w:r>
        <w:rPr>
          <w:rStyle w:val="CommentReference"/>
        </w:rPr>
        <w:commentReference w:id="844"/>
      </w:r>
    </w:p>
    <w:p w14:paraId="169EA105" w14:textId="77777777" w:rsidR="00432112" w:rsidRPr="00262C6C" w:rsidRDefault="00432112" w:rsidP="00432112">
      <w:pPr>
        <w:spacing w:line="240" w:lineRule="auto"/>
        <w:jc w:val="both"/>
      </w:pPr>
      <w:commentRangeStart w:id="845"/>
      <w:r w:rsidRPr="00432112">
        <w:t>Figure 1. Conceptual overview.</w:t>
      </w:r>
      <w:commentRangeEnd w:id="845"/>
      <w:r w:rsidRPr="006E54B4">
        <w:rPr>
          <w:rStyle w:val="CommentReference"/>
        </w:rPr>
        <w:commentReference w:id="845"/>
      </w:r>
    </w:p>
    <w:p w14:paraId="03AF66A4" w14:textId="77777777" w:rsidR="00432112" w:rsidRDefault="00432112">
      <w:pPr>
        <w:tabs>
          <w:tab w:val="left" w:pos="2517"/>
        </w:tabs>
        <w:rPr>
          <w:ins w:id="846" w:author="Billy Mitchell" w:date="2024-11-05T19:01:00Z" w16du:dateUtc="2024-11-06T00:01:00Z"/>
        </w:rPr>
      </w:pPr>
    </w:p>
    <w:p w14:paraId="28F09B35" w14:textId="77777777" w:rsidR="00662B7D" w:rsidRPr="00AA3B3C" w:rsidRDefault="00662B7D" w:rsidP="00662B7D">
      <w:pPr>
        <w:spacing w:line="240" w:lineRule="auto"/>
        <w:jc w:val="both"/>
        <w:rPr>
          <w:moveTo w:id="847" w:author="Billy Mitchell" w:date="2024-11-05T19:01:00Z" w16du:dateUtc="2024-11-06T00:01:00Z"/>
        </w:rPr>
      </w:pPr>
      <w:moveToRangeStart w:id="848" w:author="Billy Mitchell" w:date="2024-11-05T19:01:00Z" w:name="move181725684"/>
      <w:commentRangeStart w:id="849"/>
      <w:moveTo w:id="850"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849"/>
        <w:r>
          <w:rPr>
            <w:rStyle w:val="CommentReference"/>
          </w:rPr>
          <w:commentReference w:id="849"/>
        </w:r>
      </w:moveTo>
    </w:p>
    <w:p w14:paraId="317F154C" w14:textId="77777777" w:rsidR="00662B7D" w:rsidRDefault="00662B7D" w:rsidP="00662B7D">
      <w:pPr>
        <w:spacing w:line="240" w:lineRule="auto"/>
        <w:jc w:val="both"/>
        <w:rPr>
          <w:ins w:id="851" w:author="Billy Mitchell" w:date="2024-11-05T21:22:00Z" w16du:dateUtc="2024-11-06T02:22:00Z"/>
        </w:rPr>
      </w:pPr>
      <w:moveTo w:id="852"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853" w:author="Billy Mitchell" w:date="2024-11-05T19:01:00Z" w16du:dateUtc="2024-11-06T00:01:00Z"/>
        </w:rPr>
      </w:pPr>
      <w:ins w:id="854" w:author="Billy Mitchell" w:date="2024-11-05T21:22:00Z" w16du:dateUtc="2024-11-06T02:22:00Z">
        <w:r>
          <w:lastRenderedPageBreak/>
          <w:t>(ADD IN CHARACTER AND RECALL ASSESSMENT FIGURES)</w:t>
        </w:r>
      </w:ins>
    </w:p>
    <w:moveToRangeEnd w:id="848"/>
    <w:p w14:paraId="2DD20CEF" w14:textId="77777777" w:rsidR="00E82062" w:rsidRPr="00AA3B3C" w:rsidRDefault="00E82062" w:rsidP="00E82062">
      <w:pPr>
        <w:spacing w:line="240" w:lineRule="auto"/>
        <w:ind w:firstLine="720"/>
        <w:jc w:val="both"/>
        <w:rPr>
          <w:ins w:id="855" w:author="Billy Mitchell" w:date="2024-11-05T19:10:00Z" w16du:dateUtc="2024-11-06T00:10:00Z"/>
        </w:rPr>
      </w:pPr>
      <w:ins w:id="856"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857" w:author="Billy Mitchell" w:date="2024-11-05T19:10:00Z" w16du:dateUtc="2024-11-06T00:10:00Z"/>
        </w:rPr>
      </w:pPr>
      <w:ins w:id="858"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859" w:author="Billy Mitchell" w:date="2024-11-05T19:10:00Z" w16du:dateUtc="2024-11-06T00:10:00Z"/>
        </w:rPr>
      </w:pPr>
      <w:ins w:id="860" w:author="Billy Mitchell" w:date="2024-11-05T19:10:00Z" w16du:dateUtc="2024-11-06T00:10:00Z">
        <w:r w:rsidRPr="00AA3B3C">
          <w:t>Figure 4. Expressive versus reflective rating.</w:t>
        </w:r>
      </w:ins>
    </w:p>
    <w:p w14:paraId="130296A1" w14:textId="77777777" w:rsidR="00E82062" w:rsidRDefault="00E82062" w:rsidP="00E82062">
      <w:pPr>
        <w:rPr>
          <w:ins w:id="861" w:author="Billy Mitchell" w:date="2024-11-05T19:11:00Z" w16du:dateUtc="2024-11-06T00:11:00Z"/>
        </w:rPr>
      </w:pPr>
      <w:ins w:id="862"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863" w:author="Billy Mitchell" w:date="2024-11-05T19:11:00Z" w16du:dateUtc="2024-11-06T00:11:00Z"/>
          <w:bCs/>
        </w:rPr>
      </w:pPr>
    </w:p>
    <w:p w14:paraId="30454FE9" w14:textId="77777777" w:rsidR="00E82062" w:rsidRPr="00AA3B3C" w:rsidRDefault="00E82062" w:rsidP="00E82062">
      <w:pPr>
        <w:spacing w:line="240" w:lineRule="auto"/>
        <w:jc w:val="both"/>
        <w:rPr>
          <w:ins w:id="864" w:author="Billy Mitchell" w:date="2024-11-05T19:11:00Z" w16du:dateUtc="2024-11-06T00:11:00Z"/>
          <w:bCs/>
        </w:rPr>
      </w:pPr>
      <w:ins w:id="865" w:author="Billy Mitchell" w:date="2024-11-05T19:11:00Z" w16du:dateUtc="2024-11-06T00:11:00Z">
        <w:r w:rsidRPr="00AA3B3C">
          <w:rPr>
            <w:bCs/>
          </w:rPr>
          <w:t>Figure 5. Reflective versus expressive rating.</w:t>
        </w:r>
      </w:ins>
    </w:p>
    <w:p w14:paraId="66E3C025" w14:textId="77777777" w:rsidR="00E82062" w:rsidRDefault="00E82062" w:rsidP="00E82062">
      <w:pPr>
        <w:rPr>
          <w:ins w:id="866" w:author="Billy Mitchell" w:date="2024-11-05T19:11:00Z" w16du:dateUtc="2024-11-06T00:11:00Z"/>
        </w:rPr>
      </w:pPr>
      <w:ins w:id="867"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868" w:author="Billy Mitchell" w:date="2024-11-05T19:11:00Z" w16du:dateUtc="2024-11-06T00:11:00Z"/>
        </w:rPr>
      </w:pPr>
    </w:p>
    <w:p w14:paraId="599DE998" w14:textId="77777777" w:rsidR="00E82062" w:rsidRPr="00AA3B3C" w:rsidRDefault="00E82062" w:rsidP="00E82062">
      <w:pPr>
        <w:spacing w:line="240" w:lineRule="auto"/>
        <w:jc w:val="both"/>
        <w:rPr>
          <w:ins w:id="869" w:author="Billy Mitchell" w:date="2024-11-05T19:11:00Z" w16du:dateUtc="2024-11-06T00:11:00Z"/>
        </w:rPr>
      </w:pPr>
    </w:p>
    <w:p w14:paraId="1A1751AD" w14:textId="77777777" w:rsidR="00E82062" w:rsidRPr="00AA3B3C" w:rsidRDefault="00E82062" w:rsidP="00E82062">
      <w:pPr>
        <w:spacing w:line="240" w:lineRule="auto"/>
        <w:jc w:val="both"/>
        <w:rPr>
          <w:ins w:id="870" w:author="Billy Mitchell" w:date="2024-11-05T19:11:00Z" w16du:dateUtc="2024-11-06T00:11:00Z"/>
        </w:rPr>
      </w:pPr>
      <w:ins w:id="871"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872" w:author="Billy Mitchell" w:date="2024-11-05T19:11:00Z" w16du:dateUtc="2024-11-06T00:11:00Z"/>
          <w:bCs/>
        </w:rPr>
      </w:pPr>
      <w:moveToRangeStart w:id="873" w:author="Billy Mitchell" w:date="2024-11-05T19:11:00Z" w:name="move181726332"/>
      <w:moveTo w:id="874"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873"/>
    <w:p w14:paraId="4C4E9E58" w14:textId="77777777" w:rsidR="00662B7D" w:rsidRPr="00432112" w:rsidRDefault="00662B7D">
      <w:pPr>
        <w:tabs>
          <w:tab w:val="left" w:pos="2517"/>
        </w:tabs>
        <w:rPr>
          <w:rPrChange w:id="875" w:author="Billy Mitchell" w:date="2024-10-31T14:57:00Z" w16du:dateUtc="2024-10-31T18:57:00Z">
            <w:rPr>
              <w:rFonts w:ascii="Aptos" w:hAnsi="Aptos"/>
              <w:b/>
              <w:bCs/>
            </w:rPr>
          </w:rPrChange>
        </w:rPr>
        <w:pPrChange w:id="876"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245"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246"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266"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325"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327"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329"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339"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353"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433"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440"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455"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524"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525"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530"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531"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532"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533"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534"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528"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535"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536"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537"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538"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539"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821"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822"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830"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841"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844"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845"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849"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9AD46A" w14:textId="77777777" w:rsidR="00D63790" w:rsidRDefault="00D63790" w:rsidP="00D76A10">
      <w:pPr>
        <w:spacing w:line="240" w:lineRule="auto"/>
      </w:pPr>
      <w:r>
        <w:separator/>
      </w:r>
    </w:p>
  </w:endnote>
  <w:endnote w:type="continuationSeparator" w:id="0">
    <w:p w14:paraId="20951BD9" w14:textId="77777777" w:rsidR="00D63790" w:rsidRDefault="00D63790"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19BA471B-F70E-4F64-9EF1-29B42A76225D}"/>
    <w:embedBold r:id="rId2" w:fontKey="{FD2F6165-74BE-4ED6-AD3D-8CB0F2579137}"/>
  </w:font>
  <w:font w:name="Merriweather">
    <w:charset w:val="00"/>
    <w:family w:val="auto"/>
    <w:pitch w:val="variable"/>
    <w:sig w:usb0="20000207" w:usb1="00000002" w:usb2="00000000" w:usb3="00000000" w:csb0="00000197" w:csb1="00000000"/>
    <w:embedRegular r:id="rId3" w:fontKey="{66FDC781-B6EA-4184-AE14-14757B6229D0}"/>
  </w:font>
  <w:font w:name="Calibri">
    <w:panose1 w:val="020F0502020204030204"/>
    <w:charset w:val="00"/>
    <w:family w:val="swiss"/>
    <w:pitch w:val="variable"/>
    <w:sig w:usb0="E4002EFF" w:usb1="C000247B" w:usb2="00000009" w:usb3="00000000" w:csb0="000001FF" w:csb1="00000000"/>
    <w:embedRegular r:id="rId4" w:fontKey="{9E6390E0-32EF-495F-97EC-BC4F2D117776}"/>
  </w:font>
  <w:font w:name="Cambria">
    <w:panose1 w:val="02040503050406030204"/>
    <w:charset w:val="00"/>
    <w:family w:val="roman"/>
    <w:pitch w:val="variable"/>
    <w:sig w:usb0="E00006FF" w:usb1="420024FF" w:usb2="02000000" w:usb3="00000000" w:csb0="0000019F" w:csb1="00000000"/>
    <w:embedRegular r:id="rId5" w:fontKey="{0580C2E9-161C-4A0C-8940-53D3F077C49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804C1C" w14:textId="77777777" w:rsidR="00D63790" w:rsidRDefault="00D63790" w:rsidP="00D76A10">
      <w:pPr>
        <w:spacing w:line="240" w:lineRule="auto"/>
      </w:pPr>
      <w:r>
        <w:separator/>
      </w:r>
    </w:p>
  </w:footnote>
  <w:footnote w:type="continuationSeparator" w:id="0">
    <w:p w14:paraId="2F2012C5" w14:textId="77777777" w:rsidR="00D63790" w:rsidRDefault="00D63790"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172C"/>
    <w:rsid w:val="00043410"/>
    <w:rsid w:val="000511D5"/>
    <w:rsid w:val="00057F73"/>
    <w:rsid w:val="000733F7"/>
    <w:rsid w:val="00094790"/>
    <w:rsid w:val="000966EC"/>
    <w:rsid w:val="000B1B95"/>
    <w:rsid w:val="000B4FF8"/>
    <w:rsid w:val="000C3DFB"/>
    <w:rsid w:val="000D0A97"/>
    <w:rsid w:val="000F1891"/>
    <w:rsid w:val="000F411D"/>
    <w:rsid w:val="00120931"/>
    <w:rsid w:val="00125F01"/>
    <w:rsid w:val="00126307"/>
    <w:rsid w:val="00126341"/>
    <w:rsid w:val="00127A38"/>
    <w:rsid w:val="00130369"/>
    <w:rsid w:val="0014627E"/>
    <w:rsid w:val="00147E95"/>
    <w:rsid w:val="00154530"/>
    <w:rsid w:val="001633CB"/>
    <w:rsid w:val="0016388E"/>
    <w:rsid w:val="00167DA6"/>
    <w:rsid w:val="00176A27"/>
    <w:rsid w:val="001A264C"/>
    <w:rsid w:val="001A3269"/>
    <w:rsid w:val="001B3DD2"/>
    <w:rsid w:val="001B6626"/>
    <w:rsid w:val="001C09EC"/>
    <w:rsid w:val="001D1567"/>
    <w:rsid w:val="001E33D0"/>
    <w:rsid w:val="001F4495"/>
    <w:rsid w:val="00211D2F"/>
    <w:rsid w:val="00225F43"/>
    <w:rsid w:val="00227A75"/>
    <w:rsid w:val="0024328B"/>
    <w:rsid w:val="00262C6C"/>
    <w:rsid w:val="002802BD"/>
    <w:rsid w:val="002924A4"/>
    <w:rsid w:val="00297C72"/>
    <w:rsid w:val="002A2292"/>
    <w:rsid w:val="002B4D1F"/>
    <w:rsid w:val="002C25B9"/>
    <w:rsid w:val="002D4039"/>
    <w:rsid w:val="002E10B5"/>
    <w:rsid w:val="002E2A96"/>
    <w:rsid w:val="002E5786"/>
    <w:rsid w:val="002E5ACF"/>
    <w:rsid w:val="002E76E8"/>
    <w:rsid w:val="002F2171"/>
    <w:rsid w:val="0030367C"/>
    <w:rsid w:val="003125D9"/>
    <w:rsid w:val="00321805"/>
    <w:rsid w:val="003357F3"/>
    <w:rsid w:val="0034534F"/>
    <w:rsid w:val="003477A7"/>
    <w:rsid w:val="00351F68"/>
    <w:rsid w:val="00351FB4"/>
    <w:rsid w:val="0035241C"/>
    <w:rsid w:val="00360020"/>
    <w:rsid w:val="00364897"/>
    <w:rsid w:val="0036567C"/>
    <w:rsid w:val="00383C25"/>
    <w:rsid w:val="00387013"/>
    <w:rsid w:val="00391558"/>
    <w:rsid w:val="00393207"/>
    <w:rsid w:val="003940FC"/>
    <w:rsid w:val="00396705"/>
    <w:rsid w:val="003A348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2925"/>
    <w:rsid w:val="00434BCC"/>
    <w:rsid w:val="00440CEF"/>
    <w:rsid w:val="00444F55"/>
    <w:rsid w:val="00446140"/>
    <w:rsid w:val="00451D5A"/>
    <w:rsid w:val="00460E9B"/>
    <w:rsid w:val="004617B9"/>
    <w:rsid w:val="00462E3A"/>
    <w:rsid w:val="004776BC"/>
    <w:rsid w:val="00483932"/>
    <w:rsid w:val="00492AD9"/>
    <w:rsid w:val="004A536E"/>
    <w:rsid w:val="004A5601"/>
    <w:rsid w:val="004A7F81"/>
    <w:rsid w:val="004C0767"/>
    <w:rsid w:val="004C2DBE"/>
    <w:rsid w:val="004C4E17"/>
    <w:rsid w:val="004E1F46"/>
    <w:rsid w:val="004F2335"/>
    <w:rsid w:val="00510A8A"/>
    <w:rsid w:val="00510C6B"/>
    <w:rsid w:val="0052324C"/>
    <w:rsid w:val="00525660"/>
    <w:rsid w:val="00527AC2"/>
    <w:rsid w:val="00535BB8"/>
    <w:rsid w:val="00536CB3"/>
    <w:rsid w:val="00544E7B"/>
    <w:rsid w:val="005466D0"/>
    <w:rsid w:val="0055073C"/>
    <w:rsid w:val="0055170A"/>
    <w:rsid w:val="00552A01"/>
    <w:rsid w:val="00566002"/>
    <w:rsid w:val="00566D6E"/>
    <w:rsid w:val="005740E5"/>
    <w:rsid w:val="005828CD"/>
    <w:rsid w:val="005832DB"/>
    <w:rsid w:val="0059122B"/>
    <w:rsid w:val="00592B3B"/>
    <w:rsid w:val="005A3E80"/>
    <w:rsid w:val="005D0E03"/>
    <w:rsid w:val="005D2D5D"/>
    <w:rsid w:val="005D3927"/>
    <w:rsid w:val="005D5700"/>
    <w:rsid w:val="005D78AF"/>
    <w:rsid w:val="005E77F7"/>
    <w:rsid w:val="005F7535"/>
    <w:rsid w:val="00604E25"/>
    <w:rsid w:val="0061171F"/>
    <w:rsid w:val="00617780"/>
    <w:rsid w:val="00624342"/>
    <w:rsid w:val="00624628"/>
    <w:rsid w:val="00624DC7"/>
    <w:rsid w:val="006345DE"/>
    <w:rsid w:val="00662B7D"/>
    <w:rsid w:val="006724E1"/>
    <w:rsid w:val="006A6E38"/>
    <w:rsid w:val="006B1C79"/>
    <w:rsid w:val="006B2FAC"/>
    <w:rsid w:val="006B3C12"/>
    <w:rsid w:val="006E3920"/>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26B0"/>
    <w:rsid w:val="00785A46"/>
    <w:rsid w:val="007A1851"/>
    <w:rsid w:val="007B06FC"/>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031"/>
    <w:rsid w:val="008F358B"/>
    <w:rsid w:val="008F518E"/>
    <w:rsid w:val="008F5F9D"/>
    <w:rsid w:val="00900DCE"/>
    <w:rsid w:val="00902099"/>
    <w:rsid w:val="009027B2"/>
    <w:rsid w:val="00904155"/>
    <w:rsid w:val="0093459D"/>
    <w:rsid w:val="009440B1"/>
    <w:rsid w:val="00945858"/>
    <w:rsid w:val="009503A7"/>
    <w:rsid w:val="0095074B"/>
    <w:rsid w:val="00950C6D"/>
    <w:rsid w:val="00956966"/>
    <w:rsid w:val="009623C0"/>
    <w:rsid w:val="009679E0"/>
    <w:rsid w:val="009826A7"/>
    <w:rsid w:val="00986859"/>
    <w:rsid w:val="009B015E"/>
    <w:rsid w:val="009B1B62"/>
    <w:rsid w:val="009C0CFA"/>
    <w:rsid w:val="009D0ACB"/>
    <w:rsid w:val="009F0FFE"/>
    <w:rsid w:val="009F2A6F"/>
    <w:rsid w:val="00A04FAE"/>
    <w:rsid w:val="00A07022"/>
    <w:rsid w:val="00A12B98"/>
    <w:rsid w:val="00A132A0"/>
    <w:rsid w:val="00A161E2"/>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61010"/>
    <w:rsid w:val="00B811D5"/>
    <w:rsid w:val="00B92AC0"/>
    <w:rsid w:val="00B93F7B"/>
    <w:rsid w:val="00BC1A43"/>
    <w:rsid w:val="00BD0E4D"/>
    <w:rsid w:val="00BD5E6D"/>
    <w:rsid w:val="00BE19B1"/>
    <w:rsid w:val="00BE2F62"/>
    <w:rsid w:val="00BE68BF"/>
    <w:rsid w:val="00C10284"/>
    <w:rsid w:val="00C11724"/>
    <w:rsid w:val="00C11DE4"/>
    <w:rsid w:val="00C12F9C"/>
    <w:rsid w:val="00C24DCB"/>
    <w:rsid w:val="00C31640"/>
    <w:rsid w:val="00C508DB"/>
    <w:rsid w:val="00C54794"/>
    <w:rsid w:val="00C603BD"/>
    <w:rsid w:val="00C64255"/>
    <w:rsid w:val="00C64A9F"/>
    <w:rsid w:val="00C705EE"/>
    <w:rsid w:val="00C81BDA"/>
    <w:rsid w:val="00C83F06"/>
    <w:rsid w:val="00C918C3"/>
    <w:rsid w:val="00C92029"/>
    <w:rsid w:val="00CC5343"/>
    <w:rsid w:val="00CD04BF"/>
    <w:rsid w:val="00CE37A4"/>
    <w:rsid w:val="00CE6BED"/>
    <w:rsid w:val="00CF2D02"/>
    <w:rsid w:val="00D10890"/>
    <w:rsid w:val="00D45595"/>
    <w:rsid w:val="00D5438F"/>
    <w:rsid w:val="00D54FC2"/>
    <w:rsid w:val="00D55A59"/>
    <w:rsid w:val="00D57036"/>
    <w:rsid w:val="00D61020"/>
    <w:rsid w:val="00D611D6"/>
    <w:rsid w:val="00D63790"/>
    <w:rsid w:val="00D71BE0"/>
    <w:rsid w:val="00D7249E"/>
    <w:rsid w:val="00D76A10"/>
    <w:rsid w:val="00D94E2D"/>
    <w:rsid w:val="00D96ECC"/>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165C"/>
    <w:rsid w:val="00FC36EA"/>
    <w:rsid w:val="00FD24F5"/>
    <w:rsid w:val="00FD2F46"/>
    <w:rsid w:val="00FE3980"/>
    <w:rsid w:val="00FE49C0"/>
    <w:rsid w:val="00FE4EBF"/>
    <w:rsid w:val="00FE4F24"/>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133842">
      <w:bodyDiv w:val="1"/>
      <w:marLeft w:val="0"/>
      <w:marRight w:val="0"/>
      <w:marTop w:val="0"/>
      <w:marBottom w:val="0"/>
      <w:divBdr>
        <w:top w:val="none" w:sz="0" w:space="0" w:color="auto"/>
        <w:left w:val="none" w:sz="0" w:space="0" w:color="auto"/>
        <w:bottom w:val="none" w:sz="0" w:space="0" w:color="auto"/>
        <w:right w:val="none" w:sz="0" w:space="0" w:color="auto"/>
      </w:divBdr>
      <w:divsChild>
        <w:div w:id="2119911703">
          <w:marLeft w:val="0"/>
          <w:marRight w:val="0"/>
          <w:marTop w:val="0"/>
          <w:marBottom w:val="0"/>
          <w:divBdr>
            <w:top w:val="none" w:sz="0" w:space="0" w:color="auto"/>
            <w:left w:val="none" w:sz="0" w:space="0" w:color="auto"/>
            <w:bottom w:val="none" w:sz="0" w:space="0" w:color="auto"/>
            <w:right w:val="none" w:sz="0" w:space="0" w:color="auto"/>
          </w:divBdr>
          <w:divsChild>
            <w:div w:id="74400654">
              <w:marLeft w:val="0"/>
              <w:marRight w:val="0"/>
              <w:marTop w:val="0"/>
              <w:marBottom w:val="0"/>
              <w:divBdr>
                <w:top w:val="none" w:sz="0" w:space="0" w:color="auto"/>
                <w:left w:val="none" w:sz="0" w:space="0" w:color="auto"/>
                <w:bottom w:val="none" w:sz="0" w:space="0" w:color="auto"/>
                <w:right w:val="none" w:sz="0" w:space="0" w:color="auto"/>
              </w:divBdr>
            </w:div>
            <w:div w:id="947470945">
              <w:marLeft w:val="0"/>
              <w:marRight w:val="0"/>
              <w:marTop w:val="0"/>
              <w:marBottom w:val="0"/>
              <w:divBdr>
                <w:top w:val="none" w:sz="0" w:space="0" w:color="auto"/>
                <w:left w:val="none" w:sz="0" w:space="0" w:color="auto"/>
                <w:bottom w:val="none" w:sz="0" w:space="0" w:color="auto"/>
                <w:right w:val="none" w:sz="0" w:space="0" w:color="auto"/>
              </w:divBdr>
              <w:divsChild>
                <w:div w:id="1373386794">
                  <w:marLeft w:val="0"/>
                  <w:marRight w:val="0"/>
                  <w:marTop w:val="0"/>
                  <w:marBottom w:val="0"/>
                  <w:divBdr>
                    <w:top w:val="none" w:sz="0" w:space="0" w:color="auto"/>
                    <w:left w:val="none" w:sz="0" w:space="0" w:color="auto"/>
                    <w:bottom w:val="none" w:sz="0" w:space="0" w:color="auto"/>
                    <w:right w:val="none" w:sz="0" w:space="0" w:color="auto"/>
                  </w:divBdr>
                  <w:divsChild>
                    <w:div w:id="12891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4953">
              <w:marLeft w:val="0"/>
              <w:marRight w:val="0"/>
              <w:marTop w:val="0"/>
              <w:marBottom w:val="0"/>
              <w:divBdr>
                <w:top w:val="none" w:sz="0" w:space="0" w:color="auto"/>
                <w:left w:val="none" w:sz="0" w:space="0" w:color="auto"/>
                <w:bottom w:val="none" w:sz="0" w:space="0" w:color="auto"/>
                <w:right w:val="none" w:sz="0" w:space="0" w:color="auto"/>
              </w:divBdr>
            </w:div>
          </w:divsChild>
        </w:div>
        <w:div w:id="2014725777">
          <w:marLeft w:val="0"/>
          <w:marRight w:val="0"/>
          <w:marTop w:val="0"/>
          <w:marBottom w:val="0"/>
          <w:divBdr>
            <w:top w:val="none" w:sz="0" w:space="0" w:color="auto"/>
            <w:left w:val="none" w:sz="0" w:space="0" w:color="auto"/>
            <w:bottom w:val="none" w:sz="0" w:space="0" w:color="auto"/>
            <w:right w:val="none" w:sz="0" w:space="0" w:color="auto"/>
          </w:divBdr>
          <w:divsChild>
            <w:div w:id="1910576022">
              <w:marLeft w:val="0"/>
              <w:marRight w:val="0"/>
              <w:marTop w:val="0"/>
              <w:marBottom w:val="0"/>
              <w:divBdr>
                <w:top w:val="none" w:sz="0" w:space="0" w:color="auto"/>
                <w:left w:val="none" w:sz="0" w:space="0" w:color="auto"/>
                <w:bottom w:val="none" w:sz="0" w:space="0" w:color="auto"/>
                <w:right w:val="none" w:sz="0" w:space="0" w:color="auto"/>
              </w:divBdr>
            </w:div>
            <w:div w:id="1448744262">
              <w:marLeft w:val="0"/>
              <w:marRight w:val="0"/>
              <w:marTop w:val="0"/>
              <w:marBottom w:val="0"/>
              <w:divBdr>
                <w:top w:val="none" w:sz="0" w:space="0" w:color="auto"/>
                <w:left w:val="none" w:sz="0" w:space="0" w:color="auto"/>
                <w:bottom w:val="none" w:sz="0" w:space="0" w:color="auto"/>
                <w:right w:val="none" w:sz="0" w:space="0" w:color="auto"/>
              </w:divBdr>
              <w:divsChild>
                <w:div w:id="1327634799">
                  <w:marLeft w:val="0"/>
                  <w:marRight w:val="0"/>
                  <w:marTop w:val="0"/>
                  <w:marBottom w:val="0"/>
                  <w:divBdr>
                    <w:top w:val="none" w:sz="0" w:space="0" w:color="auto"/>
                    <w:left w:val="none" w:sz="0" w:space="0" w:color="auto"/>
                    <w:bottom w:val="none" w:sz="0" w:space="0" w:color="auto"/>
                    <w:right w:val="none" w:sz="0" w:space="0" w:color="auto"/>
                  </w:divBdr>
                  <w:divsChild>
                    <w:div w:id="196866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926450">
              <w:marLeft w:val="0"/>
              <w:marRight w:val="0"/>
              <w:marTop w:val="0"/>
              <w:marBottom w:val="0"/>
              <w:divBdr>
                <w:top w:val="none" w:sz="0" w:space="0" w:color="auto"/>
                <w:left w:val="none" w:sz="0" w:space="0" w:color="auto"/>
                <w:bottom w:val="none" w:sz="0" w:space="0" w:color="auto"/>
                <w:right w:val="none" w:sz="0" w:space="0" w:color="auto"/>
              </w:divBdr>
            </w:div>
          </w:divsChild>
        </w:div>
        <w:div w:id="46609212">
          <w:marLeft w:val="0"/>
          <w:marRight w:val="0"/>
          <w:marTop w:val="0"/>
          <w:marBottom w:val="0"/>
          <w:divBdr>
            <w:top w:val="none" w:sz="0" w:space="0" w:color="auto"/>
            <w:left w:val="none" w:sz="0" w:space="0" w:color="auto"/>
            <w:bottom w:val="none" w:sz="0" w:space="0" w:color="auto"/>
            <w:right w:val="none" w:sz="0" w:space="0" w:color="auto"/>
          </w:divBdr>
          <w:divsChild>
            <w:div w:id="916940816">
              <w:marLeft w:val="0"/>
              <w:marRight w:val="0"/>
              <w:marTop w:val="0"/>
              <w:marBottom w:val="0"/>
              <w:divBdr>
                <w:top w:val="none" w:sz="0" w:space="0" w:color="auto"/>
                <w:left w:val="none" w:sz="0" w:space="0" w:color="auto"/>
                <w:bottom w:val="none" w:sz="0" w:space="0" w:color="auto"/>
                <w:right w:val="none" w:sz="0" w:space="0" w:color="auto"/>
              </w:divBdr>
            </w:div>
            <w:div w:id="1966887749">
              <w:marLeft w:val="0"/>
              <w:marRight w:val="0"/>
              <w:marTop w:val="0"/>
              <w:marBottom w:val="0"/>
              <w:divBdr>
                <w:top w:val="none" w:sz="0" w:space="0" w:color="auto"/>
                <w:left w:val="none" w:sz="0" w:space="0" w:color="auto"/>
                <w:bottom w:val="none" w:sz="0" w:space="0" w:color="auto"/>
                <w:right w:val="none" w:sz="0" w:space="0" w:color="auto"/>
              </w:divBdr>
              <w:divsChild>
                <w:div w:id="1357999308">
                  <w:marLeft w:val="0"/>
                  <w:marRight w:val="0"/>
                  <w:marTop w:val="0"/>
                  <w:marBottom w:val="0"/>
                  <w:divBdr>
                    <w:top w:val="none" w:sz="0" w:space="0" w:color="auto"/>
                    <w:left w:val="none" w:sz="0" w:space="0" w:color="auto"/>
                    <w:bottom w:val="none" w:sz="0" w:space="0" w:color="auto"/>
                    <w:right w:val="none" w:sz="0" w:space="0" w:color="auto"/>
                  </w:divBdr>
                  <w:divsChild>
                    <w:div w:id="112033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12719">
              <w:marLeft w:val="0"/>
              <w:marRight w:val="0"/>
              <w:marTop w:val="0"/>
              <w:marBottom w:val="0"/>
              <w:divBdr>
                <w:top w:val="none" w:sz="0" w:space="0" w:color="auto"/>
                <w:left w:val="none" w:sz="0" w:space="0" w:color="auto"/>
                <w:bottom w:val="none" w:sz="0" w:space="0" w:color="auto"/>
                <w:right w:val="none" w:sz="0" w:space="0" w:color="auto"/>
              </w:divBdr>
            </w:div>
          </w:divsChild>
        </w:div>
        <w:div w:id="1595168084">
          <w:marLeft w:val="0"/>
          <w:marRight w:val="0"/>
          <w:marTop w:val="0"/>
          <w:marBottom w:val="0"/>
          <w:divBdr>
            <w:top w:val="none" w:sz="0" w:space="0" w:color="auto"/>
            <w:left w:val="none" w:sz="0" w:space="0" w:color="auto"/>
            <w:bottom w:val="none" w:sz="0" w:space="0" w:color="auto"/>
            <w:right w:val="none" w:sz="0" w:space="0" w:color="auto"/>
          </w:divBdr>
          <w:divsChild>
            <w:div w:id="1393964721">
              <w:marLeft w:val="0"/>
              <w:marRight w:val="0"/>
              <w:marTop w:val="0"/>
              <w:marBottom w:val="0"/>
              <w:divBdr>
                <w:top w:val="none" w:sz="0" w:space="0" w:color="auto"/>
                <w:left w:val="none" w:sz="0" w:space="0" w:color="auto"/>
                <w:bottom w:val="none" w:sz="0" w:space="0" w:color="auto"/>
                <w:right w:val="none" w:sz="0" w:space="0" w:color="auto"/>
              </w:divBdr>
            </w:div>
            <w:div w:id="663363893">
              <w:marLeft w:val="0"/>
              <w:marRight w:val="0"/>
              <w:marTop w:val="0"/>
              <w:marBottom w:val="0"/>
              <w:divBdr>
                <w:top w:val="none" w:sz="0" w:space="0" w:color="auto"/>
                <w:left w:val="none" w:sz="0" w:space="0" w:color="auto"/>
                <w:bottom w:val="none" w:sz="0" w:space="0" w:color="auto"/>
                <w:right w:val="none" w:sz="0" w:space="0" w:color="auto"/>
              </w:divBdr>
              <w:divsChild>
                <w:div w:id="1811438960">
                  <w:marLeft w:val="0"/>
                  <w:marRight w:val="0"/>
                  <w:marTop w:val="0"/>
                  <w:marBottom w:val="0"/>
                  <w:divBdr>
                    <w:top w:val="none" w:sz="0" w:space="0" w:color="auto"/>
                    <w:left w:val="none" w:sz="0" w:space="0" w:color="auto"/>
                    <w:bottom w:val="none" w:sz="0" w:space="0" w:color="auto"/>
                    <w:right w:val="none" w:sz="0" w:space="0" w:color="auto"/>
                  </w:divBdr>
                  <w:divsChild>
                    <w:div w:id="131059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 w:id="2123960295">
      <w:bodyDiv w:val="1"/>
      <w:marLeft w:val="0"/>
      <w:marRight w:val="0"/>
      <w:marTop w:val="0"/>
      <w:marBottom w:val="0"/>
      <w:divBdr>
        <w:top w:val="none" w:sz="0" w:space="0" w:color="auto"/>
        <w:left w:val="none" w:sz="0" w:space="0" w:color="auto"/>
        <w:bottom w:val="none" w:sz="0" w:space="0" w:color="auto"/>
        <w:right w:val="none" w:sz="0" w:space="0" w:color="auto"/>
      </w:divBdr>
      <w:divsChild>
        <w:div w:id="263610967">
          <w:marLeft w:val="0"/>
          <w:marRight w:val="0"/>
          <w:marTop w:val="0"/>
          <w:marBottom w:val="0"/>
          <w:divBdr>
            <w:top w:val="none" w:sz="0" w:space="0" w:color="auto"/>
            <w:left w:val="none" w:sz="0" w:space="0" w:color="auto"/>
            <w:bottom w:val="none" w:sz="0" w:space="0" w:color="auto"/>
            <w:right w:val="none" w:sz="0" w:space="0" w:color="auto"/>
          </w:divBdr>
          <w:divsChild>
            <w:div w:id="22707213">
              <w:marLeft w:val="0"/>
              <w:marRight w:val="0"/>
              <w:marTop w:val="0"/>
              <w:marBottom w:val="0"/>
              <w:divBdr>
                <w:top w:val="none" w:sz="0" w:space="0" w:color="auto"/>
                <w:left w:val="none" w:sz="0" w:space="0" w:color="auto"/>
                <w:bottom w:val="none" w:sz="0" w:space="0" w:color="auto"/>
                <w:right w:val="none" w:sz="0" w:space="0" w:color="auto"/>
              </w:divBdr>
            </w:div>
            <w:div w:id="1651785526">
              <w:marLeft w:val="0"/>
              <w:marRight w:val="0"/>
              <w:marTop w:val="0"/>
              <w:marBottom w:val="0"/>
              <w:divBdr>
                <w:top w:val="none" w:sz="0" w:space="0" w:color="auto"/>
                <w:left w:val="none" w:sz="0" w:space="0" w:color="auto"/>
                <w:bottom w:val="none" w:sz="0" w:space="0" w:color="auto"/>
                <w:right w:val="none" w:sz="0" w:space="0" w:color="auto"/>
              </w:divBdr>
              <w:divsChild>
                <w:div w:id="2118134930">
                  <w:marLeft w:val="0"/>
                  <w:marRight w:val="0"/>
                  <w:marTop w:val="0"/>
                  <w:marBottom w:val="0"/>
                  <w:divBdr>
                    <w:top w:val="none" w:sz="0" w:space="0" w:color="auto"/>
                    <w:left w:val="none" w:sz="0" w:space="0" w:color="auto"/>
                    <w:bottom w:val="none" w:sz="0" w:space="0" w:color="auto"/>
                    <w:right w:val="none" w:sz="0" w:space="0" w:color="auto"/>
                  </w:divBdr>
                  <w:divsChild>
                    <w:div w:id="60457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2033">
              <w:marLeft w:val="0"/>
              <w:marRight w:val="0"/>
              <w:marTop w:val="0"/>
              <w:marBottom w:val="0"/>
              <w:divBdr>
                <w:top w:val="none" w:sz="0" w:space="0" w:color="auto"/>
                <w:left w:val="none" w:sz="0" w:space="0" w:color="auto"/>
                <w:bottom w:val="none" w:sz="0" w:space="0" w:color="auto"/>
                <w:right w:val="none" w:sz="0" w:space="0" w:color="auto"/>
              </w:divBdr>
            </w:div>
          </w:divsChild>
        </w:div>
        <w:div w:id="56250872">
          <w:marLeft w:val="0"/>
          <w:marRight w:val="0"/>
          <w:marTop w:val="0"/>
          <w:marBottom w:val="0"/>
          <w:divBdr>
            <w:top w:val="none" w:sz="0" w:space="0" w:color="auto"/>
            <w:left w:val="none" w:sz="0" w:space="0" w:color="auto"/>
            <w:bottom w:val="none" w:sz="0" w:space="0" w:color="auto"/>
            <w:right w:val="none" w:sz="0" w:space="0" w:color="auto"/>
          </w:divBdr>
          <w:divsChild>
            <w:div w:id="1321499759">
              <w:marLeft w:val="0"/>
              <w:marRight w:val="0"/>
              <w:marTop w:val="0"/>
              <w:marBottom w:val="0"/>
              <w:divBdr>
                <w:top w:val="none" w:sz="0" w:space="0" w:color="auto"/>
                <w:left w:val="none" w:sz="0" w:space="0" w:color="auto"/>
                <w:bottom w:val="none" w:sz="0" w:space="0" w:color="auto"/>
                <w:right w:val="none" w:sz="0" w:space="0" w:color="auto"/>
              </w:divBdr>
            </w:div>
            <w:div w:id="1745642758">
              <w:marLeft w:val="0"/>
              <w:marRight w:val="0"/>
              <w:marTop w:val="0"/>
              <w:marBottom w:val="0"/>
              <w:divBdr>
                <w:top w:val="none" w:sz="0" w:space="0" w:color="auto"/>
                <w:left w:val="none" w:sz="0" w:space="0" w:color="auto"/>
                <w:bottom w:val="none" w:sz="0" w:space="0" w:color="auto"/>
                <w:right w:val="none" w:sz="0" w:space="0" w:color="auto"/>
              </w:divBdr>
              <w:divsChild>
                <w:div w:id="1543522372">
                  <w:marLeft w:val="0"/>
                  <w:marRight w:val="0"/>
                  <w:marTop w:val="0"/>
                  <w:marBottom w:val="0"/>
                  <w:divBdr>
                    <w:top w:val="none" w:sz="0" w:space="0" w:color="auto"/>
                    <w:left w:val="none" w:sz="0" w:space="0" w:color="auto"/>
                    <w:bottom w:val="none" w:sz="0" w:space="0" w:color="auto"/>
                    <w:right w:val="none" w:sz="0" w:space="0" w:color="auto"/>
                  </w:divBdr>
                  <w:divsChild>
                    <w:div w:id="15931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20904">
              <w:marLeft w:val="0"/>
              <w:marRight w:val="0"/>
              <w:marTop w:val="0"/>
              <w:marBottom w:val="0"/>
              <w:divBdr>
                <w:top w:val="none" w:sz="0" w:space="0" w:color="auto"/>
                <w:left w:val="none" w:sz="0" w:space="0" w:color="auto"/>
                <w:bottom w:val="none" w:sz="0" w:space="0" w:color="auto"/>
                <w:right w:val="none" w:sz="0" w:space="0" w:color="auto"/>
              </w:divBdr>
            </w:div>
          </w:divsChild>
        </w:div>
        <w:div w:id="870454778">
          <w:marLeft w:val="0"/>
          <w:marRight w:val="0"/>
          <w:marTop w:val="0"/>
          <w:marBottom w:val="0"/>
          <w:divBdr>
            <w:top w:val="none" w:sz="0" w:space="0" w:color="auto"/>
            <w:left w:val="none" w:sz="0" w:space="0" w:color="auto"/>
            <w:bottom w:val="none" w:sz="0" w:space="0" w:color="auto"/>
            <w:right w:val="none" w:sz="0" w:space="0" w:color="auto"/>
          </w:divBdr>
          <w:divsChild>
            <w:div w:id="620461443">
              <w:marLeft w:val="0"/>
              <w:marRight w:val="0"/>
              <w:marTop w:val="0"/>
              <w:marBottom w:val="0"/>
              <w:divBdr>
                <w:top w:val="none" w:sz="0" w:space="0" w:color="auto"/>
                <w:left w:val="none" w:sz="0" w:space="0" w:color="auto"/>
                <w:bottom w:val="none" w:sz="0" w:space="0" w:color="auto"/>
                <w:right w:val="none" w:sz="0" w:space="0" w:color="auto"/>
              </w:divBdr>
            </w:div>
            <w:div w:id="482545712">
              <w:marLeft w:val="0"/>
              <w:marRight w:val="0"/>
              <w:marTop w:val="0"/>
              <w:marBottom w:val="0"/>
              <w:divBdr>
                <w:top w:val="none" w:sz="0" w:space="0" w:color="auto"/>
                <w:left w:val="none" w:sz="0" w:space="0" w:color="auto"/>
                <w:bottom w:val="none" w:sz="0" w:space="0" w:color="auto"/>
                <w:right w:val="none" w:sz="0" w:space="0" w:color="auto"/>
              </w:divBdr>
              <w:divsChild>
                <w:div w:id="2014986806">
                  <w:marLeft w:val="0"/>
                  <w:marRight w:val="0"/>
                  <w:marTop w:val="0"/>
                  <w:marBottom w:val="0"/>
                  <w:divBdr>
                    <w:top w:val="none" w:sz="0" w:space="0" w:color="auto"/>
                    <w:left w:val="none" w:sz="0" w:space="0" w:color="auto"/>
                    <w:bottom w:val="none" w:sz="0" w:space="0" w:color="auto"/>
                    <w:right w:val="none" w:sz="0" w:space="0" w:color="auto"/>
                  </w:divBdr>
                  <w:divsChild>
                    <w:div w:id="75605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6699">
              <w:marLeft w:val="0"/>
              <w:marRight w:val="0"/>
              <w:marTop w:val="0"/>
              <w:marBottom w:val="0"/>
              <w:divBdr>
                <w:top w:val="none" w:sz="0" w:space="0" w:color="auto"/>
                <w:left w:val="none" w:sz="0" w:space="0" w:color="auto"/>
                <w:bottom w:val="none" w:sz="0" w:space="0" w:color="auto"/>
                <w:right w:val="none" w:sz="0" w:space="0" w:color="auto"/>
              </w:divBdr>
            </w:div>
          </w:divsChild>
        </w:div>
        <w:div w:id="1755778185">
          <w:marLeft w:val="0"/>
          <w:marRight w:val="0"/>
          <w:marTop w:val="0"/>
          <w:marBottom w:val="0"/>
          <w:divBdr>
            <w:top w:val="none" w:sz="0" w:space="0" w:color="auto"/>
            <w:left w:val="none" w:sz="0" w:space="0" w:color="auto"/>
            <w:bottom w:val="none" w:sz="0" w:space="0" w:color="auto"/>
            <w:right w:val="none" w:sz="0" w:space="0" w:color="auto"/>
          </w:divBdr>
          <w:divsChild>
            <w:div w:id="636760179">
              <w:marLeft w:val="0"/>
              <w:marRight w:val="0"/>
              <w:marTop w:val="0"/>
              <w:marBottom w:val="0"/>
              <w:divBdr>
                <w:top w:val="none" w:sz="0" w:space="0" w:color="auto"/>
                <w:left w:val="none" w:sz="0" w:space="0" w:color="auto"/>
                <w:bottom w:val="none" w:sz="0" w:space="0" w:color="auto"/>
                <w:right w:val="none" w:sz="0" w:space="0" w:color="auto"/>
              </w:divBdr>
            </w:div>
            <w:div w:id="1152865067">
              <w:marLeft w:val="0"/>
              <w:marRight w:val="0"/>
              <w:marTop w:val="0"/>
              <w:marBottom w:val="0"/>
              <w:divBdr>
                <w:top w:val="none" w:sz="0" w:space="0" w:color="auto"/>
                <w:left w:val="none" w:sz="0" w:space="0" w:color="auto"/>
                <w:bottom w:val="none" w:sz="0" w:space="0" w:color="auto"/>
                <w:right w:val="none" w:sz="0" w:space="0" w:color="auto"/>
              </w:divBdr>
              <w:divsChild>
                <w:div w:id="1884827770">
                  <w:marLeft w:val="0"/>
                  <w:marRight w:val="0"/>
                  <w:marTop w:val="0"/>
                  <w:marBottom w:val="0"/>
                  <w:divBdr>
                    <w:top w:val="none" w:sz="0" w:space="0" w:color="auto"/>
                    <w:left w:val="none" w:sz="0" w:space="0" w:color="auto"/>
                    <w:bottom w:val="none" w:sz="0" w:space="0" w:color="auto"/>
                    <w:right w:val="none" w:sz="0" w:space="0" w:color="auto"/>
                  </w:divBdr>
                  <w:divsChild>
                    <w:div w:id="115926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760B37-2F89-4088-87C9-5810FF3C5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4</TotalTime>
  <Pages>32</Pages>
  <Words>56124</Words>
  <Characters>319907</Characters>
  <Application>Microsoft Office Word</Application>
  <DocSecurity>0</DocSecurity>
  <Lines>2665</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9</cp:revision>
  <dcterms:created xsi:type="dcterms:W3CDTF">2024-11-08T18:40:00Z</dcterms:created>
  <dcterms:modified xsi:type="dcterms:W3CDTF">2024-11-15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eVC7faM"/&gt;&lt;style id="http://www.zotero.org/styles/nature" hasBibliography="1" bibliographyStyleHasBeenSet="1"/&gt;&lt;prefs&gt;&lt;pref name="fieldType" value="Field"/&gt;&lt;/prefs&gt;&lt;/data&gt;</vt:lpwstr>
  </property>
</Properties>
</file>